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F61327F" w14:textId="6F0F7BA8" w:rsidR="00AC00F1" w:rsidRPr="00AC00F1" w:rsidRDefault="00AC00F1" w:rsidP="00AC00F1">
      <w:pPr>
        <w:jc w:val="center"/>
        <w:rPr>
          <w:b/>
        </w:rPr>
      </w:pPr>
      <w:r w:rsidRPr="00AC00F1">
        <w:rPr>
          <w:b/>
        </w:rPr>
        <w:t>A stress-test o</w:t>
      </w:r>
      <w:r w:rsidR="00115ED5">
        <w:rPr>
          <w:b/>
        </w:rPr>
        <w:t>f h</w:t>
      </w:r>
      <w:r w:rsidR="007F0AA4">
        <w:rPr>
          <w:b/>
        </w:rPr>
        <w:t xml:space="preserve">eat </w:t>
      </w:r>
      <w:r w:rsidR="00115ED5">
        <w:rPr>
          <w:b/>
        </w:rPr>
        <w:t>h</w:t>
      </w:r>
      <w:r w:rsidR="007F0AA4">
        <w:rPr>
          <w:b/>
        </w:rPr>
        <w:t xml:space="preserve">ealth </w:t>
      </w:r>
      <w:r w:rsidR="00115ED5">
        <w:rPr>
          <w:b/>
        </w:rPr>
        <w:t xml:space="preserve">warning systems and actions plans </w:t>
      </w:r>
      <w:r w:rsidRPr="00AC00F1">
        <w:rPr>
          <w:b/>
        </w:rPr>
        <w:t>under future climate change scenarios</w:t>
      </w:r>
    </w:p>
    <w:p w14:paraId="77BB7F24" w14:textId="77777777" w:rsidR="00F718B5" w:rsidRPr="00F718B5" w:rsidRDefault="00F718B5" w:rsidP="00AC00F1">
      <w:pPr>
        <w:jc w:val="center"/>
        <w:rPr>
          <w:b/>
        </w:rPr>
      </w:pPr>
    </w:p>
    <w:p w14:paraId="73038D15" w14:textId="6A486187" w:rsidR="00AC00F1" w:rsidRPr="00AC00F1" w:rsidRDefault="00F718B5">
      <w:pPr>
        <w:rPr>
          <w:u w:val="single"/>
        </w:rPr>
      </w:pPr>
      <w:r w:rsidRPr="00AC00F1">
        <w:rPr>
          <w:u w:val="single"/>
        </w:rPr>
        <w:t>Abstract</w:t>
      </w:r>
    </w:p>
    <w:p w14:paraId="593A20DF" w14:textId="77777777" w:rsidR="00F718B5" w:rsidRDefault="00F718B5">
      <w:pPr>
        <w:rPr>
          <w:b/>
        </w:rPr>
      </w:pPr>
    </w:p>
    <w:p w14:paraId="56A39F2C" w14:textId="75F7392D" w:rsidR="00F47AEB" w:rsidRDefault="0011537E" w:rsidP="002C32C8">
      <w:pPr>
        <w:jc w:val="both"/>
      </w:pPr>
      <w:r>
        <w:t>Heat waves</w:t>
      </w:r>
      <w:r w:rsidR="00870509">
        <w:t xml:space="preserve"> can cause a significant increase in morbidity and mortality in vulnerable populations.</w:t>
      </w:r>
      <w:r w:rsidR="005729B4">
        <w:fldChar w:fldCharType="begin" w:fldLock="1"/>
      </w:r>
      <w:r w:rsidR="008E4AA6">
        <w:instrText>ADDIN CSL_CITATION { "citationItems" : [ { "id" : "ITEM-1", "itemData" : { "DOI" : "10.1186/1476-069X-8-40", "ISBN" : "1476-069X", "ISSN" : "1476-069X", "PMID" : "19758453", "abstract" : "BACKGROUND: This review examines recent evidence on mortality from elevated ambient temperature for studies published from January 2001 to December 2008. METHODS: PubMed was used to search for the following keywords: temperature, apparent temperature, heat, heat index, and mortality. The search was limited to the English language and epidemiologic studies. Studies that reported mortality counts or excess deaths following heat waves were excluded so that the focus remained on general ambient temperature and mortality in a variety of locations. Studies focusing on cold temperature effects were also excluded. RESULTS: Thirty-six total studies were presented in three tables: 1) elevated ambient temperature and mortality; 2) air pollutants as confounders and/or effect modifiers of the elevated ambient temperature and mortality association; and 3) vulnerable subgroups of the elevated ambient temperature-mortality association. The evidence suggests that particulate matter with less than 10 um in aerodynamic diameter and ozone may confound the association, while ozone was an effect modifier in the warmer months in some locations. Nonetheless, the independent effect of temperature and mortality was withheld. Elevated temperature was associated with increased risk for those dying from cardiovascular, respiratory, cerebrovascular, and some specific cardiovascular diseases, such as ischemic heart disease, congestive heart failure, and myocardial infarction. Vulnerable subgroups also included: Black racial/ethnic group, women, those with lower socioeconomic status, and several age groups, particularly the elderly over 65 years of age as well as infants and young children. CONCLUSION: Many of these outcomes and vulnerable subgroups have only been identified in recent studies and varied by location and study population. Thus, region-specific policies, especially in urban areas, are vital to the mitigation of heat-related deaths.", "author" : [ { "dropping-particle" : "", "family" : "Basu", "given" : "Rupa", "non-dropping-particle" : "", "parse-names" : false, "suffix" : "" } ], "container-title" : "Environmental Health", "id" : "ITEM-1", "issue" : "1", "issued" : { "date-parts" : [ [ "2009" ] ] }, "page" : "40", "title" : "High ambient temperature and mortality: a review of epidemiologic studies from 2001 to 2008", "type" : "article-journal", "volume" : "8" }, "uris" : [ "http://www.mendeley.com/documents/?uuid=421348e3-9c5b-4a0a-8b9d-56fb708e348d" ] }, { "id" : "ITEM-2", "itemData" : { "DOI" : "10.1289/ehp.1003198", "ISSN" : "1552-9924", "PMID" : "21824855", "abstract" : "OBJECTIVE: In this paper, we review the epidemiological evidence on the relationship between ambient temperature and morbidity. We assessed the methodological issues in previous studies and proposed future research directions.\\n\\nDATA SOURCES AND DATA EXTRACTION: We searched the PubMed database for epidemiological studies on ambient temperature and morbidity of noncommunicable diseases published in refereed English journals before 30 June 2010. Forty relevant studies were identified. Of these, 24 examined the relationship between ambient temperature and morbidity, 15 investigated the short-term effects of heat wave on morbidity, and 1 assessed both temperature and heat wave effects.\\n\\nDATA SYNTHESIS: Descriptive and time-series studies were the two main research designs used to investigate the temperature-morbidity relationship. Measurements of temperature exposure and health outcomes used in these studies differed widely. The majority of studies reported a significant relationship between ambient temperature and total or cause-specific morbidities. However, there were some inconsistencies in the direction and magnitude of nonlinear lag effects. The lag effect of hot temperature on morbidity was shorter (several days) compared with that of cold temperature (up to a few weeks). The temperature-morbidity relationship may be confounded or modified by sociodemographic factors and air pollution.\\n\\nCONCLUSIONS: There is a significant short-term effect of ambient temperature on total and cause-specific morbidities. However, further research is needed to determine an appropriate temperature measure, consider a diverse range of morbidities, and to use consistent methodology to make different studies more comparable.", "author" : [ { "dropping-particle" : "", "family" : "Ye", "given" : "Xiaofang", "non-dropping-particle" : "", "parse-names" : false, "suffix" : "" }, { "dropping-particle" : "", "family" : "Wolff", "given" : "Rodney", "non-dropping-particle" : "", "parse-names" : false, "suffix" : "" }, { "dropping-particle" : "", "family" : "Yu", "given" : "Weiwei", "non-dropping-particle" : "", "parse-names" : false, "suffix" : "" }, { "dropping-particle" : "", "family" : "Vaneckova", "given" : "Pavla", "non-dropping-particle" : "", "parse-names" : false, "suffix" : "" }, { "dropping-particle" : "", "family" : "Pan", "given" : "Xiaochuan", "non-dropping-particle" : "", "parse-names" : false, "suffix" : "" }, { "dropping-particle" : "", "family" : "Tong", "given" : "Shilu", "non-dropping-particle" : "", "parse-names" : false, "suffix" : "" } ], "container-title" : "Environmental health perspectives", "id" : "ITEM-2", "issue" : "1", "issued" : { "date-parts" : [ [ "2012" ] ] }, "page" : "19-28", "title" : "Ambient temperature and morbidity: a review of epidemiological evidence.", "type" : "article-journal", "volume" : "120" }, "uris" : [ "http://www.mendeley.com/documents/?uuid=6b3bd029-0525-40b3-b338-f61a17bc6b43" ] } ], "mendeley" : { "formattedCitation" : "&lt;sup&gt;1,2&lt;/sup&gt;", "plainTextFormattedCitation" : "1,2", "previouslyFormattedCitation" : "&lt;sup&gt;1,2&lt;/sup&gt;" }, "properties" : { "noteIndex" : 0 }, "schema" : "https://github.com/citation-style-language/schema/raw/master/csl-citation.json" }</w:instrText>
      </w:r>
      <w:r w:rsidR="005729B4">
        <w:fldChar w:fldCharType="separate"/>
      </w:r>
      <w:r w:rsidR="00D032F7" w:rsidRPr="00D032F7">
        <w:rPr>
          <w:noProof/>
          <w:vertAlign w:val="superscript"/>
        </w:rPr>
        <w:t>1,2</w:t>
      </w:r>
      <w:r w:rsidR="005729B4">
        <w:fldChar w:fldCharType="end"/>
      </w:r>
      <w:r w:rsidR="005729B4">
        <w:t xml:space="preserve"> </w:t>
      </w:r>
      <w:r w:rsidR="00870509">
        <w:t xml:space="preserve">In response, many </w:t>
      </w:r>
      <w:r w:rsidR="00622BCA">
        <w:t>national</w:t>
      </w:r>
      <w:r w:rsidR="00870509">
        <w:t xml:space="preserve"> and </w:t>
      </w:r>
      <w:r w:rsidR="00A23E5A">
        <w:t>regional</w:t>
      </w:r>
      <w:r w:rsidR="00870509">
        <w:t xml:space="preserve"> administrations have developed </w:t>
      </w:r>
      <w:r w:rsidR="0012444D">
        <w:t>their own</w:t>
      </w:r>
      <w:r w:rsidR="00870509">
        <w:t xml:space="preserve"> </w:t>
      </w:r>
      <w:r w:rsidR="00923C53">
        <w:t>h</w:t>
      </w:r>
      <w:r w:rsidR="0073173F">
        <w:t>eat</w:t>
      </w:r>
      <w:r w:rsidR="00923C53">
        <w:t xml:space="preserve"> h</w:t>
      </w:r>
      <w:r w:rsidR="007F0AA4">
        <w:t xml:space="preserve">ealth </w:t>
      </w:r>
      <w:r w:rsidR="00764BA5">
        <w:t>warning systems and action plans</w:t>
      </w:r>
      <w:r w:rsidR="00923C53">
        <w:t xml:space="preserve"> </w:t>
      </w:r>
      <w:r w:rsidR="00195B94">
        <w:t xml:space="preserve">designed to minimise </w:t>
      </w:r>
      <w:r w:rsidR="00B106AC">
        <w:t xml:space="preserve">extreme heat </w:t>
      </w:r>
      <w:r w:rsidR="00195B94">
        <w:t xml:space="preserve">exposure of </w:t>
      </w:r>
      <w:r w:rsidR="00A14FA4">
        <w:t>the most vulnerable</w:t>
      </w:r>
      <w:r w:rsidR="005922C7">
        <w:t>.</w:t>
      </w:r>
      <w:r w:rsidR="007564AF">
        <w:fldChar w:fldCharType="begin" w:fldLock="1"/>
      </w:r>
      <w:r w:rsidR="00CA052B">
        <w:instrText>ADDIN CSL_CITATION { "citationItems" : [ { "id" : "ITEM-1", "itemData" : { "DOI" : "10.3390/ijerph8124623", "ISBN" : "1661-7827", "ISSN" : "16604601", "PMID" : "22408593", "abstract" : "INTRODUCTION: With climate change, there has been an increase in the frequency, intensity and duration of heatwave events. In response to the devastating mortality and morbidity of recent heatwave events, many countries have introduced heatwave early warning systems (HEWS). HEWS are designed to reduce the avoidable human health consequences of heatwaves through timely notification of prevention measures to vulnerable populations.\\n\\nOBJECTIVE: To identify the key characteristics of HEWS in European countries to help inform modification of current, and development of, new systems and plans.\\n\\nMETHODS: We searched the internet to identify HEWS policy or government documents for 33 European countries and requested information from relevant organizations. We translated the HEWS documents and extracted details on the trigger indicators, thresholds for action, notification strategies, message intermediaries, communication and dissemination strategies, prevention strategies recommended and specified target audiences.\\n\\nFINDINGS AND CONCLUSIONS: Twelve European countries have HEWS. Although there are many similarities among the HEWS, there also are differences in key characteristics that could inform improvements in heatwave early warning plans.", "author" : [ { "dropping-particle" : "", "family" : "Lowe", "given" : "Dianne", "non-dropping-particle" : "", "parse-names" : false, "suffix" : "" }, { "dropping-particle" : "", "family" : "Ebi", "given" : "Kristie L.", "non-dropping-particle" : "", "parse-names" : false, "suffix" : "" }, { "dropping-particle" : "", "family" : "Forsberg", "given" : "Bertil", "non-dropping-particle" : "", "parse-names" : false, "suffix" : "" } ], "container-title" : "International Journal of Environmental Research and Public Health", "id" : "ITEM-1", "issue" : "12", "issued" : { "date-parts" : [ [ "2011" ] ] }, "page" : "4623-4648", "title" : "Heatwave early warning systems and adaptation advice to reduce human health consequences of heatwaves", "type" : "article-journal", "volume" : "8" }, "uris" : [ "http://www.mendeley.com/documents/?uuid=b2afd8b2-7c75-4ec2-b459-99fb371e5965" ] }, { "id" : "ITEM-2", "itemData" : { "DOI" : "10.3390/ijerph13020206", "ISBN" : "10.3390/ijerph13020206", "ISSN" : "16604601", "PMID" : "26861369", "abstract" : "Heat waves have been responsible for more fatalities in Europe over the past decades than any other extreme weather event. However, temperature-related illnesses and deaths are largely preventable. Reliable sub-seasonal-to-seasonal (S2S) climate forecasts of extreme temperatures could allow for better short-to-medium-term resource management within heat-health action plans, to protect vulnerable populations and ensure access to preventive measures well in advance. The objective of this study is to assess the extent to which S2S climate forecasts could be incorporated into heat-health action plans, to support timely public health decision-making ahead of imminent heat wave events in Europe. Forecasts of apparent temperature at different lead times (e.g., 1 day, 4 days, 8 days, up to 3 months) were used in a mortality model to produce probabilistic mortality forecasts up to several months ahead of the 2003 heat wave event in Europe. Results were compared to mortality predictions, inferred using observed apparent temperature data in the mortality model. In general, we found a decreasing transition in skill between excellent predictions when using observed temperature, to predictions with no skill when using forecast temperature with lead times greater than one week. However, even at lead-times up to three months, there were some regions in Spain and the United Kingdom where excess mortality was detected with some certainty. This suggests that in some areas of Europe, there is potential for S2S climate forecasts to be incorporated in localised heat-health action plans. In general, these results show that the performance of this climate service framework is not limited by the mortality model itself, but rather by the predictability of the climate variables, at S2S time scales, over Europe.", "author" : [ { "dropping-particle" : "", "family" : "Lowe", "given" : "Rachel", "non-dropping-particle" : "", "parse-names" : false, "suffix" : "" }, { "dropping-particle" : "", "family" : "Garc\u00eda-D\u00edez", "given" : "Markel", "non-dropping-particle" : "", "parse-names" : false, "suffix" : "" }, { "dropping-particle" : "", "family" : "Ballester", "given" : "Joan", "non-dropping-particle" : "", "parse-names" : false, "suffix" : "" }, { "dropping-particle" : "", "family" : "Creswick", "given" : "James", "non-dropping-particle" : "", "parse-names" : false, "suffix" : "" }, { "dropping-particle" : "", "family" : "Robine", "given" : "Jean Marie", "non-dropping-particle" : "", "parse-names" : false, "suffix" : "" }, { "dropping-particle" : "", "family" : "Herrmann", "given" : "Fran\u00e7ois R.", "non-dropping-particle" : "", "parse-names" : false, "suffix" : "" }, { "dropping-particle" : "", "family" : "Rod\u00f3", "given" : "Xavier", "non-dropping-particle" : "", "parse-names" : false, "suffix" : "" } ], "container-title" : "International Journal of Environmental Research and Public Health", "id" : "ITEM-2", "issue" : "2", "issued" : { "date-parts" : [ [ "2016" ] ] }, "title" : "Evaluation of an early-warning system for heat wave-related mortality in Europe: Implications for sub-seasonal to seasonal forecasting and climate services", "type" : "article-journal", "volume" : "13" }, "uris" : [ "http://www.mendeley.com/documents/?uuid=7a393bcf-8dc4-4fba-a81c-991113b2c1fa" ] } ], "mendeley" : { "formattedCitation" : "&lt;sup&gt;3,4&lt;/sup&gt;", "plainTextFormattedCitation" : "3,4", "previouslyFormattedCitation" : "&lt;sup&gt;3,4&lt;/sup&gt;" }, "properties" : { "noteIndex" : 0 }, "schema" : "https://github.com/citation-style-language/schema/raw/master/csl-citation.json" }</w:instrText>
      </w:r>
      <w:r w:rsidR="007564AF">
        <w:fldChar w:fldCharType="separate"/>
      </w:r>
      <w:r w:rsidR="007564AF" w:rsidRPr="007564AF">
        <w:rPr>
          <w:noProof/>
          <w:vertAlign w:val="superscript"/>
        </w:rPr>
        <w:t>3,4</w:t>
      </w:r>
      <w:r w:rsidR="007564AF">
        <w:fldChar w:fldCharType="end"/>
      </w:r>
    </w:p>
    <w:p w14:paraId="14230ACD" w14:textId="77777777" w:rsidR="00A62542" w:rsidRDefault="00A62542" w:rsidP="002C32C8">
      <w:pPr>
        <w:jc w:val="both"/>
      </w:pPr>
    </w:p>
    <w:p w14:paraId="0191865B" w14:textId="0B9D2247" w:rsidR="00A7417C" w:rsidRDefault="0011537E" w:rsidP="002C32C8">
      <w:pPr>
        <w:jc w:val="both"/>
      </w:pPr>
      <w:r>
        <w:t>Heat waves</w:t>
      </w:r>
      <w:r w:rsidR="00A62542">
        <w:t xml:space="preserve">, </w:t>
      </w:r>
      <w:r w:rsidR="00BC149E">
        <w:t xml:space="preserve">however </w:t>
      </w:r>
      <w:r w:rsidR="00FF6A23">
        <w:t>reasonably defined</w:t>
      </w:r>
      <w:r w:rsidR="00A62542">
        <w:t>, are expected to increase in frequency</w:t>
      </w:r>
      <w:r w:rsidR="00235E78">
        <w:t xml:space="preserve"> and duration </w:t>
      </w:r>
      <w:r w:rsidR="00F41FDA">
        <w:t xml:space="preserve">over the next century </w:t>
      </w:r>
      <w:r w:rsidR="00235E78">
        <w:t>under all viable future climate change scenarios.</w:t>
      </w:r>
      <w:r w:rsidR="00CA052B">
        <w:fldChar w:fldCharType="begin" w:fldLock="1"/>
      </w:r>
      <w:r w:rsidR="000F3A6A">
        <w:instrText>ADDIN CSL_CITATION { "citationItems" : [ { "id" : "ITEM-1", "itemData" : { "DOI" : "10.1017/CBO9781107415324.004", "ISBN" : "9788578110796", "ISSN" : "16130073",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Stocker", "given" : "", "non-dropping-particle" : "", "parse-names" : false, "suffix" : "" }, { "dropping-particle" : "", "family" : "T.F., D. Qin, G.-K. Plattner, M. Tignor, S.K. Allen, J. Boschung, A. Nauels, Y. Xia", "given" : "V. Bex and P.M. Midgley (eds.)", "non-dropping-particle" : "", "parse-names" : false, "suffix" : "" } ], "container-title" : "CEUR Workshop Proceedings", "id" : "ITEM-1", "issued" : { "date-parts" : [ [ "2015" ] ] }, "page" : "33-36", "title" : "Summary for Policymakers. In: Climate Change 2013: The Physical Science Basis. Contribution of Working Group I to the Fifth Assessment Report of the Intergovernmental Panel on Climate Change", "type" : "article-journal", "volume" : "1542" }, "uris" : [ "http://www.mendeley.com/documents/?uuid=df62b8c0-e806-4b2c-943c-a8b841d628ac" ] } ], "mendeley" : { "formattedCitation" : "&lt;sup&gt;5&lt;/sup&gt;", "plainTextFormattedCitation" : "5", "previouslyFormattedCitation" : "&lt;sup&gt;5&lt;/sup&gt;" }, "properties" : { "noteIndex" : 0 }, "schema" : "https://github.com/citation-style-language/schema/raw/master/csl-citation.json" }</w:instrText>
      </w:r>
      <w:r w:rsidR="00CA052B">
        <w:fldChar w:fldCharType="separate"/>
      </w:r>
      <w:r w:rsidR="00CA052B" w:rsidRPr="00CA052B">
        <w:rPr>
          <w:noProof/>
          <w:vertAlign w:val="superscript"/>
        </w:rPr>
        <w:t>5</w:t>
      </w:r>
      <w:r w:rsidR="00CA052B">
        <w:fldChar w:fldCharType="end"/>
      </w:r>
      <w:r w:rsidR="0073173F">
        <w:t xml:space="preserve"> This casts a special focus on how </w:t>
      </w:r>
      <w:r w:rsidR="0071418E">
        <w:t xml:space="preserve">action plans </w:t>
      </w:r>
      <w:r w:rsidR="0073173F">
        <w:t>are</w:t>
      </w:r>
      <w:r w:rsidR="002C636B">
        <w:t xml:space="preserve"> designed and equipped to </w:t>
      </w:r>
      <w:r w:rsidR="00BB55F7">
        <w:t>handle</w:t>
      </w:r>
      <w:r w:rsidR="00541922">
        <w:t xml:space="preserve"> </w:t>
      </w:r>
      <w:r>
        <w:t>heat wave</w:t>
      </w:r>
      <w:r w:rsidR="00E628EF">
        <w:t>s</w:t>
      </w:r>
      <w:r w:rsidR="00645F93">
        <w:t xml:space="preserve"> in the next century</w:t>
      </w:r>
      <w:r w:rsidR="00E628EF">
        <w:t>.</w:t>
      </w:r>
      <w:r w:rsidR="001C778E">
        <w:t xml:space="preserve"> I</w:t>
      </w:r>
      <w:r w:rsidR="00BF3CD7">
        <w:t>t is</w:t>
      </w:r>
      <w:r w:rsidR="001C778E">
        <w:t xml:space="preserve"> </w:t>
      </w:r>
      <w:r w:rsidR="00644A7E">
        <w:t>thus</w:t>
      </w:r>
      <w:r w:rsidR="006803F3">
        <w:t xml:space="preserve"> </w:t>
      </w:r>
      <w:r w:rsidR="00CE1F3A">
        <w:t>incumbent on</w:t>
      </w:r>
      <w:r w:rsidR="00805C1D">
        <w:t xml:space="preserve"> those in the </w:t>
      </w:r>
      <w:r w:rsidR="00ED4D78">
        <w:t>climate and health</w:t>
      </w:r>
      <w:r w:rsidR="00805C1D">
        <w:t xml:space="preserve"> </w:t>
      </w:r>
      <w:r w:rsidR="00E93B1A">
        <w:t xml:space="preserve">research communities to scrutinise the </w:t>
      </w:r>
      <w:r w:rsidR="007138A7">
        <w:t xml:space="preserve">limits and </w:t>
      </w:r>
      <w:r w:rsidR="001C778E">
        <w:t>tolerance level</w:t>
      </w:r>
      <w:r w:rsidR="00E93B1A">
        <w:t>s</w:t>
      </w:r>
      <w:r w:rsidR="0073039A">
        <w:t xml:space="preserve"> of such plans</w:t>
      </w:r>
      <w:r w:rsidR="00C96B61">
        <w:t xml:space="preserve">, and to understand how </w:t>
      </w:r>
      <w:r w:rsidR="00155080">
        <w:t xml:space="preserve">prepared </w:t>
      </w:r>
      <w:r w:rsidR="00952122">
        <w:t>we will need to be for</w:t>
      </w:r>
      <w:r w:rsidR="00155080">
        <w:t xml:space="preserve"> future</w:t>
      </w:r>
      <w:r>
        <w:t xml:space="preserve"> heat waves</w:t>
      </w:r>
      <w:r w:rsidR="008278D1">
        <w:t>.</w:t>
      </w:r>
    </w:p>
    <w:p w14:paraId="46DC1000" w14:textId="77777777" w:rsidR="00A7417C" w:rsidRDefault="00A7417C" w:rsidP="002C32C8">
      <w:pPr>
        <w:jc w:val="both"/>
      </w:pPr>
    </w:p>
    <w:p w14:paraId="1AD33ECE" w14:textId="3EC07CA8" w:rsidR="000C4ED8" w:rsidRDefault="00725260" w:rsidP="002C32C8">
      <w:pPr>
        <w:jc w:val="both"/>
      </w:pPr>
      <w:r>
        <w:t>In our analysis, w</w:t>
      </w:r>
      <w:r w:rsidR="00201E5C">
        <w:t>e</w:t>
      </w:r>
      <w:r w:rsidR="00F30227">
        <w:t xml:space="preserve"> will </w:t>
      </w:r>
      <w:r>
        <w:t>‘</w:t>
      </w:r>
      <w:r w:rsidR="00F30227">
        <w:t>stress-test</w:t>
      </w:r>
      <w:r>
        <w:t>’</w:t>
      </w:r>
      <w:r w:rsidR="00595B6E">
        <w:t xml:space="preserve"> a </w:t>
      </w:r>
      <w:r>
        <w:t xml:space="preserve">representative </w:t>
      </w:r>
      <w:r w:rsidR="00595B6E">
        <w:t xml:space="preserve">selection of </w:t>
      </w:r>
      <w:bookmarkStart w:id="0" w:name="_GoBack"/>
      <w:bookmarkEnd w:id="0"/>
      <w:r w:rsidR="00FB6B9E">
        <w:t>warning system and action plans</w:t>
      </w:r>
      <w:r w:rsidR="001C778E">
        <w:t>. By using a fu</w:t>
      </w:r>
      <w:r w:rsidR="00B37009">
        <w:t>ture global climate projections</w:t>
      </w:r>
      <w:r w:rsidR="00D72B71">
        <w:t xml:space="preserve"> of the 21</w:t>
      </w:r>
      <w:r w:rsidR="00D72B71" w:rsidRPr="00D72B71">
        <w:rPr>
          <w:vertAlign w:val="superscript"/>
        </w:rPr>
        <w:t>st</w:t>
      </w:r>
      <w:r w:rsidR="002E14EA">
        <w:t xml:space="preserve"> centu</w:t>
      </w:r>
      <w:r w:rsidR="00D72B71">
        <w:t>ry</w:t>
      </w:r>
      <w:r w:rsidR="001C778E">
        <w:t xml:space="preserve"> </w:t>
      </w:r>
      <w:r w:rsidR="00B37009">
        <w:t>in conjunction with</w:t>
      </w:r>
      <w:r w:rsidR="00633F4E">
        <w:t xml:space="preserve"> thresholds explicit in </w:t>
      </w:r>
      <w:r w:rsidR="00956A91">
        <w:t xml:space="preserve">identified </w:t>
      </w:r>
      <w:r w:rsidR="00633F4E">
        <w:t>warning systems</w:t>
      </w:r>
      <w:r w:rsidR="00F82E2F">
        <w:t>, we w</w:t>
      </w:r>
      <w:r w:rsidR="00661174">
        <w:t xml:space="preserve">ill </w:t>
      </w:r>
      <w:r w:rsidR="009A03AD">
        <w:t xml:space="preserve">assess the number of times </w:t>
      </w:r>
      <w:r w:rsidR="0072443D">
        <w:t xml:space="preserve">actions plans will need to be </w:t>
      </w:r>
      <w:r w:rsidR="0064386E">
        <w:t>implemented</w:t>
      </w:r>
      <w:r w:rsidR="007C3B9D">
        <w:t>.</w:t>
      </w:r>
    </w:p>
    <w:p w14:paraId="3BB87E84" w14:textId="77777777" w:rsidR="000C4ED8" w:rsidRDefault="000C4ED8" w:rsidP="002C32C8">
      <w:pPr>
        <w:jc w:val="both"/>
      </w:pPr>
    </w:p>
    <w:p w14:paraId="17A3580C" w14:textId="6E12AED0" w:rsidR="003C1065" w:rsidRDefault="000C4ED8" w:rsidP="002C32C8">
      <w:pPr>
        <w:jc w:val="both"/>
      </w:pPr>
      <w:r>
        <w:t xml:space="preserve">This </w:t>
      </w:r>
      <w:r w:rsidR="002C691B">
        <w:t>study will</w:t>
      </w:r>
      <w:r>
        <w:t xml:space="preserve"> </w:t>
      </w:r>
      <w:r w:rsidR="009C0D6E">
        <w:t xml:space="preserve">provide </w:t>
      </w:r>
      <w:r>
        <w:t xml:space="preserve">a quantitative </w:t>
      </w:r>
      <w:r w:rsidR="00AF127D">
        <w:t xml:space="preserve">framework </w:t>
      </w:r>
      <w:r w:rsidR="00E6752F">
        <w:t>on the requirements of</w:t>
      </w:r>
      <w:r w:rsidR="00AF127D">
        <w:t xml:space="preserve"> future </w:t>
      </w:r>
      <w:r w:rsidR="00244D2A">
        <w:t>action, in terms of financial and human cost</w:t>
      </w:r>
      <w:r w:rsidR="00E33BFE">
        <w:t>.</w:t>
      </w:r>
      <w:r w:rsidR="007F0E2A" w:rsidRPr="00F929CA">
        <w:t xml:space="preserve"> </w:t>
      </w:r>
      <w:r w:rsidR="007C3B9D">
        <w:t xml:space="preserve">The ultimate aim </w:t>
      </w:r>
      <w:r w:rsidR="004E661F">
        <w:t xml:space="preserve">of the study is </w:t>
      </w:r>
      <w:r w:rsidR="007C3B9D">
        <w:t>to judge the feasibility of such action plans under projected climate change.</w:t>
      </w:r>
    </w:p>
    <w:p w14:paraId="42116937" w14:textId="77777777" w:rsidR="006A591E" w:rsidRDefault="006A591E" w:rsidP="002C32C8">
      <w:pPr>
        <w:jc w:val="both"/>
      </w:pPr>
    </w:p>
    <w:p w14:paraId="25A687FF" w14:textId="77777777" w:rsidR="006A591E" w:rsidRDefault="006A591E" w:rsidP="006A591E">
      <w:pPr>
        <w:widowControl w:val="0"/>
        <w:autoSpaceDE w:val="0"/>
        <w:autoSpaceDN w:val="0"/>
        <w:adjustRightInd w:val="0"/>
        <w:ind w:left="640" w:hanging="640"/>
        <w:rPr>
          <w:u w:val="single"/>
        </w:rPr>
      </w:pPr>
      <w:r w:rsidRPr="006A591E">
        <w:rPr>
          <w:u w:val="single"/>
        </w:rPr>
        <w:t>Outline</w:t>
      </w:r>
    </w:p>
    <w:p w14:paraId="00BC03F4" w14:textId="77777777" w:rsidR="006A591E" w:rsidRDefault="006A591E" w:rsidP="006A591E">
      <w:pPr>
        <w:widowControl w:val="0"/>
        <w:autoSpaceDE w:val="0"/>
        <w:autoSpaceDN w:val="0"/>
        <w:adjustRightInd w:val="0"/>
        <w:ind w:left="640" w:hanging="640"/>
        <w:rPr>
          <w:u w:val="single"/>
        </w:rPr>
      </w:pPr>
    </w:p>
    <w:p w14:paraId="0A46191B" w14:textId="5AC451AB" w:rsidR="00562640" w:rsidRDefault="006A591E" w:rsidP="00562640">
      <w:pPr>
        <w:widowControl w:val="0"/>
        <w:autoSpaceDE w:val="0"/>
        <w:autoSpaceDN w:val="0"/>
        <w:adjustRightInd w:val="0"/>
        <w:ind w:left="640" w:hanging="640"/>
        <w:jc w:val="both"/>
      </w:pPr>
      <w:r>
        <w:t xml:space="preserve">Using the Ahmedabad </w:t>
      </w:r>
      <w:r w:rsidR="00562640">
        <w:t>Heat A</w:t>
      </w:r>
      <w:r>
        <w:t>c</w:t>
      </w:r>
      <w:r w:rsidR="00562640">
        <w:t>tion P</w:t>
      </w:r>
      <w:r w:rsidR="000E21BF">
        <w:t>lan as an example</w:t>
      </w:r>
      <w:r w:rsidR="002D40DB">
        <w:fldChar w:fldCharType="begin" w:fldLock="1"/>
      </w:r>
      <w:r w:rsidR="002D40DB">
        <w:instrText>ADDIN CSL_CITATION { "citationItems" : [ { "id" : "ITEM-1", "itemData" : { "DOI" : "10.1371/journal.pone.0091831", "ISBN" : "1932-6203", "ISSN" : "19326203", "PMID" : "24633076", "abstract" : "INTRODUCTION: In the recent past, spells of extreme heat associated with appreciable mortality have been documented in developed countries, including North America and Europe. However, far fewer research reports are available from developing countries or specific cities in South Asia. In May 2010, Ahmedabad, India, faced a heat wave where the temperatures reached a high of 46.8 \u00b0C with an apparent increase in mortality. The purpose of this study is to characterize the heat wave impact and assess the associated excess mortality.\\n\\nMETHODS: We conducted an analysis of all-cause mortality associated with a May 2010 heat wave in Ahmedabad, Gujarat, India, to determine whether extreme heat leads to excess mortality. Counts of all-cause deaths from May 1-31, 2010 were compared with the mean of counts from temporally matched periods in May 2009 and 2011 to calculate excess mortality. Other analyses included a 7-day moving average, mortality rate ratio analysis, and relationship between daily maximum temperature and daily all-cause death counts over the entire year of 2010, using month-wise correlations.\\n\\nRESULTS: The May 2010 heat wave was associated with significant excess all-cause mortality. 4,462 all-cause deaths occurred, comprising an excess of 1,344 all-cause deaths, an estimated 43.1% increase when compared to the reference period (3,118 deaths). In monthly pair-wise comparisons for 2010, we found high correlations between mortality and daily maximum temperature during the locally hottest \"summer\" months of April (r = 0.69, p&lt;0.001), May (r = 0.77, p&lt;0.001), and June (r = 0.39, p&lt;0.05). During a period of more intense heat (May 19-25, 2010), mortality rate ratios were 1.76 [95% CI 1.67-1.83, p&lt;0.001] and 2.12 [95% CI 2.03-2.21] applying reference periods (May 12-18, 2010) from various years.\\n\\nCONCLUSION: The May 2010 heat wave in Ahmedabad, Gujarat, India had a substantial effect on all-cause excess mortality, even in this city where hot temperatures prevail through much of April-June.", "author" : [ { "dropping-particle" : "", "family" : "Azhar", "given" : "Gulrez Shah", "non-dropping-particle" : "", "parse-names" : false, "suffix" : "" }, { "dropping-particle" : "", "family" : "Mavalankar", "given" : "Dileep", "non-dropping-particle" : "", "parse-names" : false, "suffix" : "" }, { "dropping-particle" : "", "family" : "Nori-Sarma", "given" : "Amruta", "non-dropping-particle" : "", "parse-names" : false, "suffix" : "" }, { "dropping-particle" : "", "family" : "Rajiva", "given" : "Ajit", "non-dropping-particle" : "", "parse-names" : false, "suffix" : "" }, { "dropping-particle" : "", "family" : "Dutta", "given" : "Priya", "non-dropping-particle" : "", "parse-names" : false, "suffix" : "" }, { "dropping-particle" : "", "family" : "Jaiswal", "given" : "Anjali", "non-dropping-particle" : "", "parse-names" : false, "suffix" : "" }, { "dropping-particle" : "", "family" : "Sheffield", "given" : "Perry", "non-dropping-particle" : "", "parse-names" : false, "suffix" : "" }, { "dropping-particle" : "", "family" : "Knowlton", "given" : "Kim", "non-dropping-particle" : "", "parse-names" : false, "suffix" : "" }, { "dropping-particle" : "", "family" : "Hess", "given" : "Jeremy J.", "non-dropping-particle" : "", "parse-names" : false, "suffix" : "" } ], "container-title" : "PLoS ONE", "id" : "ITEM-1", "issue" : "3", "issued" : { "date-parts" : [ [ "2014" ] ] }, "title" : "Ahmedabad Heat Action Plan 2017", "type" : "article-journal", "volume" : "9" }, "uris" : [ "http://www.mendeley.com/documents/?uuid=fa9ecc8a-c2a5-4b71-9fa9-8e8869ea2a4f" ] } ], "mendeley" : { "formattedCitation" : "&lt;sup&gt;6&lt;/sup&gt;", "plainTextFormattedCitation" : "6", "previouslyFormattedCitation" : "&lt;sup&gt;6&lt;/sup&gt;" }, "properties" : { "noteIndex" : 0 }, "schema" : "https://github.com/citation-style-language/schema/raw/master/csl-citation.json" }</w:instrText>
      </w:r>
      <w:r w:rsidR="002D40DB">
        <w:fldChar w:fldCharType="separate"/>
      </w:r>
      <w:r w:rsidR="002D40DB" w:rsidRPr="002D40DB">
        <w:rPr>
          <w:noProof/>
          <w:vertAlign w:val="superscript"/>
        </w:rPr>
        <w:t>6</w:t>
      </w:r>
      <w:r w:rsidR="002D40DB">
        <w:fldChar w:fldCharType="end"/>
      </w:r>
      <w:r w:rsidR="000E21BF">
        <w:t xml:space="preserve">, </w:t>
      </w:r>
      <w:r w:rsidR="00562640">
        <w:t xml:space="preserve">warning thresholds are obtained </w:t>
      </w:r>
    </w:p>
    <w:p w14:paraId="2F5C894C" w14:textId="4339EDC9" w:rsidR="00562640" w:rsidRDefault="00562640" w:rsidP="00562640">
      <w:pPr>
        <w:widowControl w:val="0"/>
        <w:autoSpaceDE w:val="0"/>
        <w:autoSpaceDN w:val="0"/>
        <w:adjustRightInd w:val="0"/>
        <w:ind w:left="640" w:hanging="640"/>
        <w:jc w:val="both"/>
      </w:pPr>
      <w:r>
        <w:t>(table 1).</w:t>
      </w:r>
    </w:p>
    <w:p w14:paraId="0C0BFEC8" w14:textId="77777777" w:rsidR="00562640" w:rsidRDefault="00562640" w:rsidP="002D40DB">
      <w:pPr>
        <w:widowControl w:val="0"/>
        <w:autoSpaceDE w:val="0"/>
        <w:autoSpaceDN w:val="0"/>
        <w:adjustRightInd w:val="0"/>
        <w:ind w:left="640" w:hanging="640"/>
        <w:jc w:val="center"/>
      </w:pPr>
    </w:p>
    <w:tbl>
      <w:tblPr>
        <w:tblStyle w:val="TableGrid"/>
        <w:tblW w:w="0" w:type="auto"/>
        <w:jc w:val="center"/>
        <w:tblLook w:val="04A0" w:firstRow="1" w:lastRow="0" w:firstColumn="1" w:lastColumn="0" w:noHBand="0" w:noVBand="1"/>
      </w:tblPr>
      <w:tblGrid>
        <w:gridCol w:w="3003"/>
        <w:gridCol w:w="3003"/>
        <w:gridCol w:w="3004"/>
      </w:tblGrid>
      <w:tr w:rsidR="002D40DB" w14:paraId="79D8176F" w14:textId="77777777" w:rsidTr="002D40DB">
        <w:trPr>
          <w:jc w:val="center"/>
        </w:trPr>
        <w:tc>
          <w:tcPr>
            <w:tcW w:w="3003" w:type="dxa"/>
          </w:tcPr>
          <w:p w14:paraId="40776865" w14:textId="71CD4884" w:rsidR="002D40DB" w:rsidRPr="00CE6968" w:rsidRDefault="002D40DB" w:rsidP="002D40DB">
            <w:pPr>
              <w:widowControl w:val="0"/>
              <w:autoSpaceDE w:val="0"/>
              <w:autoSpaceDN w:val="0"/>
              <w:adjustRightInd w:val="0"/>
              <w:jc w:val="center"/>
              <w:rPr>
                <w:b/>
              </w:rPr>
            </w:pPr>
            <w:r w:rsidRPr="00CE6968">
              <w:rPr>
                <w:b/>
                <w:highlight w:val="yellow"/>
              </w:rPr>
              <w:t>Yellow alert</w:t>
            </w:r>
          </w:p>
        </w:tc>
        <w:tc>
          <w:tcPr>
            <w:tcW w:w="3003" w:type="dxa"/>
          </w:tcPr>
          <w:p w14:paraId="3FECC4AE" w14:textId="334D7699" w:rsidR="002D40DB" w:rsidRPr="002D40DB" w:rsidRDefault="002D40DB" w:rsidP="002D40DB">
            <w:pPr>
              <w:widowControl w:val="0"/>
              <w:autoSpaceDE w:val="0"/>
              <w:autoSpaceDN w:val="0"/>
              <w:adjustRightInd w:val="0"/>
              <w:jc w:val="center"/>
            </w:pPr>
            <w:r w:rsidRPr="002D40DB">
              <w:t>Hot Day Advisory</w:t>
            </w:r>
          </w:p>
        </w:tc>
        <w:tc>
          <w:tcPr>
            <w:tcW w:w="3004" w:type="dxa"/>
          </w:tcPr>
          <w:p w14:paraId="794226D1" w14:textId="68016A6A" w:rsidR="002D40DB" w:rsidRPr="002D40DB" w:rsidRDefault="002D40DB" w:rsidP="002D40DB">
            <w:pPr>
              <w:widowControl w:val="0"/>
              <w:autoSpaceDE w:val="0"/>
              <w:autoSpaceDN w:val="0"/>
              <w:adjustRightInd w:val="0"/>
              <w:jc w:val="center"/>
            </w:pPr>
            <w:r w:rsidRPr="002D40DB">
              <w:t>41.1-43°C</w:t>
            </w:r>
          </w:p>
        </w:tc>
      </w:tr>
      <w:tr w:rsidR="002D40DB" w14:paraId="2C07D3CD" w14:textId="77777777" w:rsidTr="002D40DB">
        <w:trPr>
          <w:jc w:val="center"/>
        </w:trPr>
        <w:tc>
          <w:tcPr>
            <w:tcW w:w="3003" w:type="dxa"/>
          </w:tcPr>
          <w:p w14:paraId="7207F2BC" w14:textId="32E674BC" w:rsidR="002D40DB" w:rsidRPr="00CE6968" w:rsidRDefault="002D40DB" w:rsidP="002D40DB">
            <w:pPr>
              <w:widowControl w:val="0"/>
              <w:autoSpaceDE w:val="0"/>
              <w:autoSpaceDN w:val="0"/>
              <w:adjustRightInd w:val="0"/>
              <w:jc w:val="center"/>
              <w:rPr>
                <w:b/>
              </w:rPr>
            </w:pPr>
            <w:r w:rsidRPr="00CE6968">
              <w:rPr>
                <w:b/>
              </w:rPr>
              <w:t>Orange alert</w:t>
            </w:r>
          </w:p>
        </w:tc>
        <w:tc>
          <w:tcPr>
            <w:tcW w:w="3003" w:type="dxa"/>
          </w:tcPr>
          <w:p w14:paraId="35F8086A" w14:textId="3DCBA7F8" w:rsidR="002D40DB" w:rsidRPr="002D40DB" w:rsidRDefault="002D40DB" w:rsidP="002D40DB">
            <w:pPr>
              <w:widowControl w:val="0"/>
              <w:autoSpaceDE w:val="0"/>
              <w:autoSpaceDN w:val="0"/>
              <w:adjustRightInd w:val="0"/>
              <w:jc w:val="center"/>
            </w:pPr>
            <w:r w:rsidRPr="002D40DB">
              <w:t>Heat Alert Day</w:t>
            </w:r>
          </w:p>
        </w:tc>
        <w:tc>
          <w:tcPr>
            <w:tcW w:w="3004" w:type="dxa"/>
          </w:tcPr>
          <w:p w14:paraId="07679690" w14:textId="04FE54EB" w:rsidR="002D40DB" w:rsidRPr="002D40DB" w:rsidRDefault="002D40DB" w:rsidP="002D40DB">
            <w:pPr>
              <w:widowControl w:val="0"/>
              <w:autoSpaceDE w:val="0"/>
              <w:autoSpaceDN w:val="0"/>
              <w:adjustRightInd w:val="0"/>
              <w:jc w:val="center"/>
            </w:pPr>
            <w:r w:rsidRPr="002D40DB">
              <w:t>43.1-44.9°C</w:t>
            </w:r>
          </w:p>
        </w:tc>
      </w:tr>
      <w:tr w:rsidR="002D40DB" w14:paraId="18FE609E" w14:textId="77777777" w:rsidTr="002D40DB">
        <w:trPr>
          <w:jc w:val="center"/>
        </w:trPr>
        <w:tc>
          <w:tcPr>
            <w:tcW w:w="3003" w:type="dxa"/>
          </w:tcPr>
          <w:p w14:paraId="43552FDF" w14:textId="4E191528" w:rsidR="002D40DB" w:rsidRPr="00CE6968" w:rsidRDefault="002D40DB" w:rsidP="002D40DB">
            <w:pPr>
              <w:widowControl w:val="0"/>
              <w:autoSpaceDE w:val="0"/>
              <w:autoSpaceDN w:val="0"/>
              <w:adjustRightInd w:val="0"/>
              <w:jc w:val="center"/>
              <w:rPr>
                <w:b/>
              </w:rPr>
            </w:pPr>
            <w:r w:rsidRPr="00CE6968">
              <w:rPr>
                <w:b/>
                <w:highlight w:val="red"/>
              </w:rPr>
              <w:t>Red alert</w:t>
            </w:r>
          </w:p>
        </w:tc>
        <w:tc>
          <w:tcPr>
            <w:tcW w:w="3003" w:type="dxa"/>
          </w:tcPr>
          <w:p w14:paraId="361A5408" w14:textId="48F7AD82" w:rsidR="002D40DB" w:rsidRDefault="002D40DB" w:rsidP="002D40DB">
            <w:pPr>
              <w:widowControl w:val="0"/>
              <w:autoSpaceDE w:val="0"/>
              <w:autoSpaceDN w:val="0"/>
              <w:adjustRightInd w:val="0"/>
              <w:jc w:val="center"/>
            </w:pPr>
            <w:r>
              <w:t>Extreme Heat Alert Day</w:t>
            </w:r>
          </w:p>
        </w:tc>
        <w:tc>
          <w:tcPr>
            <w:tcW w:w="3004" w:type="dxa"/>
          </w:tcPr>
          <w:p w14:paraId="2B167E77" w14:textId="74DFC2AC" w:rsidR="002D40DB" w:rsidRDefault="002D40DB" w:rsidP="002D40DB">
            <w:pPr>
              <w:widowControl w:val="0"/>
              <w:autoSpaceDE w:val="0"/>
              <w:autoSpaceDN w:val="0"/>
              <w:adjustRightInd w:val="0"/>
              <w:jc w:val="center"/>
            </w:pPr>
            <w:r>
              <w:t>≥45°C</w:t>
            </w:r>
          </w:p>
        </w:tc>
      </w:tr>
    </w:tbl>
    <w:p w14:paraId="20641B87" w14:textId="60ACAF63" w:rsidR="00562640" w:rsidRDefault="00CE6968" w:rsidP="00CE6968">
      <w:pPr>
        <w:widowControl w:val="0"/>
        <w:autoSpaceDE w:val="0"/>
        <w:autoSpaceDN w:val="0"/>
        <w:adjustRightInd w:val="0"/>
        <w:ind w:left="640" w:hanging="640"/>
      </w:pPr>
      <w:r>
        <w:t>Table 1: Ahmedabad Heat Action Plan warning thresholds</w:t>
      </w:r>
      <w:r w:rsidR="00C7796C">
        <w:t xml:space="preserve"> based on daily maximum temperatures</w:t>
      </w:r>
    </w:p>
    <w:p w14:paraId="44E9D0E3" w14:textId="77777777" w:rsidR="00620B2C" w:rsidRDefault="00620B2C" w:rsidP="00CE6968">
      <w:pPr>
        <w:widowControl w:val="0"/>
        <w:autoSpaceDE w:val="0"/>
        <w:autoSpaceDN w:val="0"/>
        <w:adjustRightInd w:val="0"/>
        <w:ind w:left="640" w:hanging="640"/>
      </w:pPr>
    </w:p>
    <w:p w14:paraId="58FF71F9" w14:textId="7D60246E" w:rsidR="00620B2C" w:rsidRDefault="00B518B8" w:rsidP="009B62BB">
      <w:pPr>
        <w:widowControl w:val="0"/>
        <w:autoSpaceDE w:val="0"/>
        <w:autoSpaceDN w:val="0"/>
        <w:adjustRightInd w:val="0"/>
        <w:ind w:left="640" w:hanging="640"/>
        <w:jc w:val="both"/>
      </w:pPr>
      <w:r>
        <w:t xml:space="preserve">Using the KNMI Climate Explorer, </w:t>
      </w:r>
      <w:r w:rsidR="003C27F8">
        <w:t xml:space="preserve">records for </w:t>
      </w:r>
      <w:r w:rsidR="00946A53">
        <w:t>198</w:t>
      </w:r>
      <w:r w:rsidR="00A043CE">
        <w:t>1-2000, projections for 204</w:t>
      </w:r>
      <w:r w:rsidR="00DD6451">
        <w:t xml:space="preserve">6-2065 and </w:t>
      </w:r>
      <w:r w:rsidR="00020DE0">
        <w:t xml:space="preserve">were obtained </w:t>
      </w:r>
      <w:r w:rsidR="00DD6451">
        <w:t xml:space="preserve">using </w:t>
      </w:r>
      <w:r w:rsidR="00020DE0">
        <w:t>CSIRO Mk3 Climate System Model (</w:t>
      </w:r>
      <w:r w:rsidR="00020DE0" w:rsidRPr="00020DE0">
        <w:t>http://www.cmar.csiro.au/e-print/open/gordon_2002a.pdf</w:t>
      </w:r>
      <w:r w:rsidR="00020DE0">
        <w:t>).</w:t>
      </w:r>
    </w:p>
    <w:p w14:paraId="642EF5BF" w14:textId="77777777" w:rsidR="000E21BF" w:rsidRDefault="000E21BF" w:rsidP="006A591E">
      <w:pPr>
        <w:widowControl w:val="0"/>
        <w:autoSpaceDE w:val="0"/>
        <w:autoSpaceDN w:val="0"/>
        <w:adjustRightInd w:val="0"/>
        <w:ind w:left="640" w:hanging="640"/>
      </w:pPr>
    </w:p>
    <w:p w14:paraId="6C6279D5" w14:textId="18E8D38C" w:rsidR="009B62BB" w:rsidRDefault="009B62BB" w:rsidP="006A591E">
      <w:pPr>
        <w:widowControl w:val="0"/>
        <w:autoSpaceDE w:val="0"/>
        <w:autoSpaceDN w:val="0"/>
        <w:adjustRightInd w:val="0"/>
        <w:ind w:left="640" w:hanging="640"/>
      </w:pPr>
      <w:r>
        <w:t>Something</w:t>
      </w:r>
    </w:p>
    <w:p w14:paraId="3D46A898" w14:textId="77777777" w:rsidR="00647FE8" w:rsidRDefault="00647FE8" w:rsidP="006A591E">
      <w:pPr>
        <w:widowControl w:val="0"/>
        <w:autoSpaceDE w:val="0"/>
        <w:autoSpaceDN w:val="0"/>
        <w:adjustRightInd w:val="0"/>
        <w:ind w:left="640" w:hanging="640"/>
      </w:pPr>
    </w:p>
    <w:p w14:paraId="6048AC08" w14:textId="0DB8946A" w:rsidR="00647FE8" w:rsidRDefault="00647FE8" w:rsidP="006A591E">
      <w:pPr>
        <w:widowControl w:val="0"/>
        <w:autoSpaceDE w:val="0"/>
        <w:autoSpaceDN w:val="0"/>
        <w:adjustRightInd w:val="0"/>
        <w:ind w:left="640" w:hanging="640"/>
      </w:pPr>
    </w:p>
    <w:p w14:paraId="2BAE7253" w14:textId="77777777" w:rsidR="00DC4D50" w:rsidRDefault="00DC4D50" w:rsidP="006A591E">
      <w:pPr>
        <w:widowControl w:val="0"/>
        <w:autoSpaceDE w:val="0"/>
        <w:autoSpaceDN w:val="0"/>
        <w:adjustRightInd w:val="0"/>
        <w:ind w:left="640" w:hanging="640"/>
      </w:pPr>
    </w:p>
    <w:p w14:paraId="5341F21B" w14:textId="5CA70005" w:rsidR="00DC4D50" w:rsidRDefault="00DC4D50" w:rsidP="006A591E">
      <w:pPr>
        <w:widowControl w:val="0"/>
        <w:autoSpaceDE w:val="0"/>
        <w:autoSpaceDN w:val="0"/>
        <w:adjustRightInd w:val="0"/>
        <w:ind w:left="640" w:hanging="640"/>
      </w:pPr>
      <w:r>
        <w:rPr>
          <w:noProof/>
          <w:lang w:eastAsia="en-GB"/>
        </w:rPr>
        <w:lastRenderedPageBreak/>
        <w:drawing>
          <wp:inline distT="0" distB="0" distL="0" distR="0" wp14:anchorId="3F2BA325" wp14:editId="2F4DF46F">
            <wp:extent cx="5723890" cy="4049395"/>
            <wp:effectExtent l="0" t="0" r="0" b="0"/>
            <wp:docPr id="4" name="Picture 4" descr="../../../../../output/plot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output/plot1.pdf"/>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723890" cy="4049395"/>
                    </a:xfrm>
                    <a:prstGeom prst="rect">
                      <a:avLst/>
                    </a:prstGeom>
                    <a:noFill/>
                    <a:ln>
                      <a:noFill/>
                    </a:ln>
                  </pic:spPr>
                </pic:pic>
              </a:graphicData>
            </a:graphic>
          </wp:inline>
        </w:drawing>
      </w:r>
    </w:p>
    <w:p w14:paraId="23F1C96E" w14:textId="77777777" w:rsidR="00DC4D50" w:rsidRDefault="00DC4D50" w:rsidP="006A591E">
      <w:pPr>
        <w:widowControl w:val="0"/>
        <w:autoSpaceDE w:val="0"/>
        <w:autoSpaceDN w:val="0"/>
        <w:adjustRightInd w:val="0"/>
        <w:ind w:left="640" w:hanging="640"/>
      </w:pPr>
    </w:p>
    <w:p w14:paraId="5E649917" w14:textId="12C9655A" w:rsidR="00DC4D50" w:rsidRDefault="00DC4D50" w:rsidP="006A591E">
      <w:pPr>
        <w:widowControl w:val="0"/>
        <w:autoSpaceDE w:val="0"/>
        <w:autoSpaceDN w:val="0"/>
        <w:adjustRightInd w:val="0"/>
        <w:ind w:left="640" w:hanging="640"/>
      </w:pPr>
      <w:r>
        <w:rPr>
          <w:noProof/>
          <w:lang w:eastAsia="en-GB"/>
        </w:rPr>
        <w:drawing>
          <wp:inline distT="0" distB="0" distL="0" distR="0" wp14:anchorId="678BE68E" wp14:editId="6E461CBD">
            <wp:extent cx="5723890" cy="4049395"/>
            <wp:effectExtent l="0" t="0" r="0" b="0"/>
            <wp:docPr id="2" name="Picture 2" descr="../../../../../output/plot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utput/plot2.pdf"/>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23890" cy="4049395"/>
                    </a:xfrm>
                    <a:prstGeom prst="rect">
                      <a:avLst/>
                    </a:prstGeom>
                    <a:noFill/>
                    <a:ln>
                      <a:noFill/>
                    </a:ln>
                  </pic:spPr>
                </pic:pic>
              </a:graphicData>
            </a:graphic>
          </wp:inline>
        </w:drawing>
      </w:r>
    </w:p>
    <w:p w14:paraId="43E6A62F" w14:textId="77777777" w:rsidR="000E21BF" w:rsidRDefault="000E21BF" w:rsidP="006A591E">
      <w:pPr>
        <w:widowControl w:val="0"/>
        <w:autoSpaceDE w:val="0"/>
        <w:autoSpaceDN w:val="0"/>
        <w:adjustRightInd w:val="0"/>
        <w:ind w:left="640" w:hanging="640"/>
      </w:pPr>
    </w:p>
    <w:p w14:paraId="0DC94FB7" w14:textId="5CEB03A5" w:rsidR="00DC4D50" w:rsidRPr="006A591E" w:rsidRDefault="00DC4D50" w:rsidP="006A591E">
      <w:pPr>
        <w:widowControl w:val="0"/>
        <w:autoSpaceDE w:val="0"/>
        <w:autoSpaceDN w:val="0"/>
        <w:adjustRightInd w:val="0"/>
        <w:ind w:left="640" w:hanging="640"/>
      </w:pPr>
      <w:r>
        <w:rPr>
          <w:noProof/>
          <w:lang w:eastAsia="en-GB"/>
        </w:rPr>
        <w:drawing>
          <wp:inline distT="0" distB="0" distL="0" distR="0" wp14:anchorId="5033F903" wp14:editId="1540402F">
            <wp:extent cx="5723890" cy="4049395"/>
            <wp:effectExtent l="0" t="0" r="0" b="0"/>
            <wp:docPr id="3" name="Picture 3" descr="../../../../../output/plot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output/plot3.pd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23890" cy="4049395"/>
                    </a:xfrm>
                    <a:prstGeom prst="rect">
                      <a:avLst/>
                    </a:prstGeom>
                    <a:noFill/>
                    <a:ln>
                      <a:noFill/>
                    </a:ln>
                  </pic:spPr>
                </pic:pic>
              </a:graphicData>
            </a:graphic>
          </wp:inline>
        </w:drawing>
      </w:r>
    </w:p>
    <w:p w14:paraId="30FE44EA" w14:textId="77777777" w:rsidR="006A591E" w:rsidRPr="00F929CA" w:rsidRDefault="006A591E" w:rsidP="002C32C8">
      <w:pPr>
        <w:jc w:val="both"/>
      </w:pPr>
    </w:p>
    <w:p w14:paraId="4D8DD71F" w14:textId="77777777" w:rsidR="00B20F22" w:rsidRDefault="00B20F22" w:rsidP="002C32C8">
      <w:pPr>
        <w:jc w:val="both"/>
        <w:rPr>
          <w:b/>
        </w:rPr>
      </w:pPr>
    </w:p>
    <w:p w14:paraId="2804F215" w14:textId="35BE4963" w:rsidR="005729B4" w:rsidRPr="005729B4" w:rsidRDefault="005729B4" w:rsidP="002C32C8">
      <w:pPr>
        <w:jc w:val="both"/>
        <w:rPr>
          <w:b/>
        </w:rPr>
      </w:pPr>
      <w:r w:rsidRPr="005729B4">
        <w:rPr>
          <w:b/>
        </w:rPr>
        <w:t>References</w:t>
      </w:r>
    </w:p>
    <w:p w14:paraId="6E0FCDB3" w14:textId="5206D84D" w:rsidR="002D40DB" w:rsidRPr="002D40DB" w:rsidRDefault="005729B4" w:rsidP="002D40DB">
      <w:pPr>
        <w:widowControl w:val="0"/>
        <w:autoSpaceDE w:val="0"/>
        <w:autoSpaceDN w:val="0"/>
        <w:adjustRightInd w:val="0"/>
        <w:ind w:left="640" w:hanging="640"/>
        <w:rPr>
          <w:rFonts w:ascii="Calibri" w:eastAsia="Times New Roman" w:hAnsi="Calibri" w:cs="Times New Roman"/>
          <w:noProof/>
        </w:rPr>
      </w:pPr>
      <w:r>
        <w:fldChar w:fldCharType="begin" w:fldLock="1"/>
      </w:r>
      <w:r>
        <w:instrText xml:space="preserve">ADDIN Mendeley Bibliography CSL_BIBLIOGRAPHY </w:instrText>
      </w:r>
      <w:r>
        <w:fldChar w:fldCharType="separate"/>
      </w:r>
      <w:r w:rsidR="002D40DB" w:rsidRPr="002D40DB">
        <w:rPr>
          <w:rFonts w:ascii="Calibri" w:eastAsia="Times New Roman" w:hAnsi="Calibri" w:cs="Times New Roman"/>
          <w:noProof/>
        </w:rPr>
        <w:t>1</w:t>
      </w:r>
      <w:r w:rsidR="002D40DB" w:rsidRPr="002D40DB">
        <w:rPr>
          <w:rFonts w:ascii="Calibri" w:eastAsia="Times New Roman" w:hAnsi="Calibri" w:cs="Times New Roman"/>
          <w:noProof/>
        </w:rPr>
        <w:tab/>
        <w:t xml:space="preserve">Basu R. High ambient temperature and mortality: a review of epidemiologic studies from 2001 to 2008. </w:t>
      </w:r>
      <w:r w:rsidR="002D40DB" w:rsidRPr="002D40DB">
        <w:rPr>
          <w:rFonts w:ascii="Calibri" w:eastAsia="Times New Roman" w:hAnsi="Calibri" w:cs="Times New Roman"/>
          <w:i/>
          <w:iCs/>
          <w:noProof/>
        </w:rPr>
        <w:t>Environ Heal</w:t>
      </w:r>
      <w:r w:rsidR="002D40DB" w:rsidRPr="002D40DB">
        <w:rPr>
          <w:rFonts w:ascii="Calibri" w:eastAsia="Times New Roman" w:hAnsi="Calibri" w:cs="Times New Roman"/>
          <w:noProof/>
        </w:rPr>
        <w:t xml:space="preserve"> 2009; </w:t>
      </w:r>
      <w:r w:rsidR="002D40DB" w:rsidRPr="002D40DB">
        <w:rPr>
          <w:rFonts w:ascii="Calibri" w:eastAsia="Times New Roman" w:hAnsi="Calibri" w:cs="Times New Roman"/>
          <w:b/>
          <w:bCs/>
          <w:noProof/>
        </w:rPr>
        <w:t>8</w:t>
      </w:r>
      <w:r w:rsidR="002D40DB" w:rsidRPr="002D40DB">
        <w:rPr>
          <w:rFonts w:ascii="Calibri" w:eastAsia="Times New Roman" w:hAnsi="Calibri" w:cs="Times New Roman"/>
          <w:noProof/>
        </w:rPr>
        <w:t>: 40.</w:t>
      </w:r>
    </w:p>
    <w:p w14:paraId="6F5334A0" w14:textId="77777777" w:rsidR="002D40DB" w:rsidRPr="002D40DB" w:rsidRDefault="002D40DB" w:rsidP="002D40DB">
      <w:pPr>
        <w:widowControl w:val="0"/>
        <w:autoSpaceDE w:val="0"/>
        <w:autoSpaceDN w:val="0"/>
        <w:adjustRightInd w:val="0"/>
        <w:ind w:left="640" w:hanging="640"/>
        <w:rPr>
          <w:rFonts w:ascii="Calibri" w:eastAsia="Times New Roman" w:hAnsi="Calibri" w:cs="Times New Roman"/>
          <w:noProof/>
        </w:rPr>
      </w:pPr>
      <w:r w:rsidRPr="002D40DB">
        <w:rPr>
          <w:rFonts w:ascii="Calibri" w:eastAsia="Times New Roman" w:hAnsi="Calibri" w:cs="Times New Roman"/>
          <w:noProof/>
        </w:rPr>
        <w:t>2</w:t>
      </w:r>
      <w:r w:rsidRPr="002D40DB">
        <w:rPr>
          <w:rFonts w:ascii="Calibri" w:eastAsia="Times New Roman" w:hAnsi="Calibri" w:cs="Times New Roman"/>
          <w:noProof/>
        </w:rPr>
        <w:tab/>
        <w:t xml:space="preserve">Ye X, Wolff R, Yu W, Vaneckova P, Pan X, Tong S. Ambient temperature and morbidity: a review of epidemiological evidence. </w:t>
      </w:r>
      <w:r w:rsidRPr="002D40DB">
        <w:rPr>
          <w:rFonts w:ascii="Calibri" w:eastAsia="Times New Roman" w:hAnsi="Calibri" w:cs="Times New Roman"/>
          <w:i/>
          <w:iCs/>
          <w:noProof/>
        </w:rPr>
        <w:t>Environ Health Perspect</w:t>
      </w:r>
      <w:r w:rsidRPr="002D40DB">
        <w:rPr>
          <w:rFonts w:ascii="Calibri" w:eastAsia="Times New Roman" w:hAnsi="Calibri" w:cs="Times New Roman"/>
          <w:noProof/>
        </w:rPr>
        <w:t xml:space="preserve"> 2012; </w:t>
      </w:r>
      <w:r w:rsidRPr="002D40DB">
        <w:rPr>
          <w:rFonts w:ascii="Calibri" w:eastAsia="Times New Roman" w:hAnsi="Calibri" w:cs="Times New Roman"/>
          <w:b/>
          <w:bCs/>
          <w:noProof/>
        </w:rPr>
        <w:t>120</w:t>
      </w:r>
      <w:r w:rsidRPr="002D40DB">
        <w:rPr>
          <w:rFonts w:ascii="Calibri" w:eastAsia="Times New Roman" w:hAnsi="Calibri" w:cs="Times New Roman"/>
          <w:noProof/>
        </w:rPr>
        <w:t>: 19–28.</w:t>
      </w:r>
    </w:p>
    <w:p w14:paraId="6616CDD7" w14:textId="77777777" w:rsidR="002D40DB" w:rsidRPr="002D40DB" w:rsidRDefault="002D40DB" w:rsidP="002D40DB">
      <w:pPr>
        <w:widowControl w:val="0"/>
        <w:autoSpaceDE w:val="0"/>
        <w:autoSpaceDN w:val="0"/>
        <w:adjustRightInd w:val="0"/>
        <w:ind w:left="640" w:hanging="640"/>
        <w:rPr>
          <w:rFonts w:ascii="Calibri" w:eastAsia="Times New Roman" w:hAnsi="Calibri" w:cs="Times New Roman"/>
          <w:noProof/>
        </w:rPr>
      </w:pPr>
      <w:r w:rsidRPr="002D40DB">
        <w:rPr>
          <w:rFonts w:ascii="Calibri" w:eastAsia="Times New Roman" w:hAnsi="Calibri" w:cs="Times New Roman"/>
          <w:noProof/>
        </w:rPr>
        <w:t>3</w:t>
      </w:r>
      <w:r w:rsidRPr="002D40DB">
        <w:rPr>
          <w:rFonts w:ascii="Calibri" w:eastAsia="Times New Roman" w:hAnsi="Calibri" w:cs="Times New Roman"/>
          <w:noProof/>
        </w:rPr>
        <w:tab/>
        <w:t xml:space="preserve">Lowe D, Ebi KL, Forsberg B. Heatwave early warning systems and adaptation advice to reduce human health consequences of heatwaves. </w:t>
      </w:r>
      <w:r w:rsidRPr="002D40DB">
        <w:rPr>
          <w:rFonts w:ascii="Calibri" w:eastAsia="Times New Roman" w:hAnsi="Calibri" w:cs="Times New Roman"/>
          <w:i/>
          <w:iCs/>
          <w:noProof/>
        </w:rPr>
        <w:t>Int J Environ Res Public Health</w:t>
      </w:r>
      <w:r w:rsidRPr="002D40DB">
        <w:rPr>
          <w:rFonts w:ascii="Calibri" w:eastAsia="Times New Roman" w:hAnsi="Calibri" w:cs="Times New Roman"/>
          <w:noProof/>
        </w:rPr>
        <w:t xml:space="preserve"> 2011; </w:t>
      </w:r>
      <w:r w:rsidRPr="002D40DB">
        <w:rPr>
          <w:rFonts w:ascii="Calibri" w:eastAsia="Times New Roman" w:hAnsi="Calibri" w:cs="Times New Roman"/>
          <w:b/>
          <w:bCs/>
          <w:noProof/>
        </w:rPr>
        <w:t>8</w:t>
      </w:r>
      <w:r w:rsidRPr="002D40DB">
        <w:rPr>
          <w:rFonts w:ascii="Calibri" w:eastAsia="Times New Roman" w:hAnsi="Calibri" w:cs="Times New Roman"/>
          <w:noProof/>
        </w:rPr>
        <w:t>: 4623–48.</w:t>
      </w:r>
    </w:p>
    <w:p w14:paraId="13E3AAB8" w14:textId="77777777" w:rsidR="002D40DB" w:rsidRPr="002D40DB" w:rsidRDefault="002D40DB" w:rsidP="002D40DB">
      <w:pPr>
        <w:widowControl w:val="0"/>
        <w:autoSpaceDE w:val="0"/>
        <w:autoSpaceDN w:val="0"/>
        <w:adjustRightInd w:val="0"/>
        <w:ind w:left="640" w:hanging="640"/>
        <w:rPr>
          <w:rFonts w:ascii="Calibri" w:eastAsia="Times New Roman" w:hAnsi="Calibri" w:cs="Times New Roman"/>
          <w:noProof/>
        </w:rPr>
      </w:pPr>
      <w:r w:rsidRPr="002D40DB">
        <w:rPr>
          <w:rFonts w:ascii="Calibri" w:eastAsia="Times New Roman" w:hAnsi="Calibri" w:cs="Times New Roman"/>
          <w:noProof/>
        </w:rPr>
        <w:t>4</w:t>
      </w:r>
      <w:r w:rsidRPr="002D40DB">
        <w:rPr>
          <w:rFonts w:ascii="Calibri" w:eastAsia="Times New Roman" w:hAnsi="Calibri" w:cs="Times New Roman"/>
          <w:noProof/>
        </w:rPr>
        <w:tab/>
        <w:t xml:space="preserve">Lowe R, García-Díez M, Ballester J, </w:t>
      </w:r>
      <w:r w:rsidRPr="002D40DB">
        <w:rPr>
          <w:rFonts w:ascii="Calibri" w:eastAsia="Times New Roman" w:hAnsi="Calibri" w:cs="Times New Roman"/>
          <w:i/>
          <w:iCs/>
          <w:noProof/>
        </w:rPr>
        <w:t>et al.</w:t>
      </w:r>
      <w:r w:rsidRPr="002D40DB">
        <w:rPr>
          <w:rFonts w:ascii="Calibri" w:eastAsia="Times New Roman" w:hAnsi="Calibri" w:cs="Times New Roman"/>
          <w:noProof/>
        </w:rPr>
        <w:t xml:space="preserve"> Evaluation of an early-warning system for heat wave-related mortality in Europe: Implications for sub-seasonal to seasonal forecasting and climate services. </w:t>
      </w:r>
      <w:r w:rsidRPr="002D40DB">
        <w:rPr>
          <w:rFonts w:ascii="Calibri" w:eastAsia="Times New Roman" w:hAnsi="Calibri" w:cs="Times New Roman"/>
          <w:i/>
          <w:iCs/>
          <w:noProof/>
        </w:rPr>
        <w:t>Int J Environ Res Public Health</w:t>
      </w:r>
      <w:r w:rsidRPr="002D40DB">
        <w:rPr>
          <w:rFonts w:ascii="Calibri" w:eastAsia="Times New Roman" w:hAnsi="Calibri" w:cs="Times New Roman"/>
          <w:noProof/>
        </w:rPr>
        <w:t xml:space="preserve"> 2016; </w:t>
      </w:r>
      <w:r w:rsidRPr="002D40DB">
        <w:rPr>
          <w:rFonts w:ascii="Calibri" w:eastAsia="Times New Roman" w:hAnsi="Calibri" w:cs="Times New Roman"/>
          <w:b/>
          <w:bCs/>
          <w:noProof/>
        </w:rPr>
        <w:t>13</w:t>
      </w:r>
      <w:r w:rsidRPr="002D40DB">
        <w:rPr>
          <w:rFonts w:ascii="Calibri" w:eastAsia="Times New Roman" w:hAnsi="Calibri" w:cs="Times New Roman"/>
          <w:noProof/>
        </w:rPr>
        <w:t>. DOI:10.3390/ijerph13020206.</w:t>
      </w:r>
    </w:p>
    <w:p w14:paraId="201900C1" w14:textId="77777777" w:rsidR="002D40DB" w:rsidRPr="002D40DB" w:rsidRDefault="002D40DB" w:rsidP="002D40DB">
      <w:pPr>
        <w:widowControl w:val="0"/>
        <w:autoSpaceDE w:val="0"/>
        <w:autoSpaceDN w:val="0"/>
        <w:adjustRightInd w:val="0"/>
        <w:ind w:left="640" w:hanging="640"/>
        <w:rPr>
          <w:rFonts w:ascii="Calibri" w:eastAsia="Times New Roman" w:hAnsi="Calibri" w:cs="Times New Roman"/>
          <w:noProof/>
        </w:rPr>
      </w:pPr>
      <w:r w:rsidRPr="002D40DB">
        <w:rPr>
          <w:rFonts w:ascii="Calibri" w:eastAsia="Times New Roman" w:hAnsi="Calibri" w:cs="Times New Roman"/>
          <w:noProof/>
        </w:rPr>
        <w:t>5</w:t>
      </w:r>
      <w:r w:rsidRPr="002D40DB">
        <w:rPr>
          <w:rFonts w:ascii="Calibri" w:eastAsia="Times New Roman" w:hAnsi="Calibri" w:cs="Times New Roman"/>
          <w:noProof/>
        </w:rPr>
        <w:tab/>
        <w:t xml:space="preserve">Stocker, T.F., D. Qin, G.-K. Plattner, M. Tignor, S.K. Allen, J. Boschung, A. Nauels, Y. Xia VB and PMM (eds. . Summary for Policymakers. In: Climate Change 2013: The Physical Science Basis. Contribution of Working Group I to the Fifth Assessment Report of the Intergovernmental Panel on Climate Change. </w:t>
      </w:r>
      <w:r w:rsidRPr="002D40DB">
        <w:rPr>
          <w:rFonts w:ascii="Calibri" w:eastAsia="Times New Roman" w:hAnsi="Calibri" w:cs="Times New Roman"/>
          <w:i/>
          <w:iCs/>
          <w:noProof/>
        </w:rPr>
        <w:t>CEUR Workshop Proc</w:t>
      </w:r>
      <w:r w:rsidRPr="002D40DB">
        <w:rPr>
          <w:rFonts w:ascii="Calibri" w:eastAsia="Times New Roman" w:hAnsi="Calibri" w:cs="Times New Roman"/>
          <w:noProof/>
        </w:rPr>
        <w:t xml:space="preserve"> 2015; </w:t>
      </w:r>
      <w:r w:rsidRPr="002D40DB">
        <w:rPr>
          <w:rFonts w:ascii="Calibri" w:eastAsia="Times New Roman" w:hAnsi="Calibri" w:cs="Times New Roman"/>
          <w:b/>
          <w:bCs/>
          <w:noProof/>
        </w:rPr>
        <w:t>1542</w:t>
      </w:r>
      <w:r w:rsidRPr="002D40DB">
        <w:rPr>
          <w:rFonts w:ascii="Calibri" w:eastAsia="Times New Roman" w:hAnsi="Calibri" w:cs="Times New Roman"/>
          <w:noProof/>
        </w:rPr>
        <w:t>: 33–6.</w:t>
      </w:r>
    </w:p>
    <w:p w14:paraId="7A3EB085" w14:textId="77777777" w:rsidR="002D40DB" w:rsidRPr="002D40DB" w:rsidRDefault="002D40DB" w:rsidP="002D40DB">
      <w:pPr>
        <w:widowControl w:val="0"/>
        <w:autoSpaceDE w:val="0"/>
        <w:autoSpaceDN w:val="0"/>
        <w:adjustRightInd w:val="0"/>
        <w:ind w:left="640" w:hanging="640"/>
        <w:rPr>
          <w:rFonts w:ascii="Calibri" w:hAnsi="Calibri"/>
          <w:noProof/>
        </w:rPr>
      </w:pPr>
      <w:r w:rsidRPr="002D40DB">
        <w:rPr>
          <w:rFonts w:ascii="Calibri" w:eastAsia="Times New Roman" w:hAnsi="Calibri" w:cs="Times New Roman"/>
          <w:noProof/>
        </w:rPr>
        <w:t>6</w:t>
      </w:r>
      <w:r w:rsidRPr="002D40DB">
        <w:rPr>
          <w:rFonts w:ascii="Calibri" w:eastAsia="Times New Roman" w:hAnsi="Calibri" w:cs="Times New Roman"/>
          <w:noProof/>
        </w:rPr>
        <w:tab/>
        <w:t xml:space="preserve">Azhar GS, Mavalankar D, Nori-Sarma A, </w:t>
      </w:r>
      <w:r w:rsidRPr="002D40DB">
        <w:rPr>
          <w:rFonts w:ascii="Calibri" w:eastAsia="Times New Roman" w:hAnsi="Calibri" w:cs="Times New Roman"/>
          <w:i/>
          <w:iCs/>
          <w:noProof/>
        </w:rPr>
        <w:t>et al.</w:t>
      </w:r>
      <w:r w:rsidRPr="002D40DB">
        <w:rPr>
          <w:rFonts w:ascii="Calibri" w:eastAsia="Times New Roman" w:hAnsi="Calibri" w:cs="Times New Roman"/>
          <w:noProof/>
        </w:rPr>
        <w:t xml:space="preserve"> Ahmedabad Heat Action Plan 2017. </w:t>
      </w:r>
      <w:r w:rsidRPr="002D40DB">
        <w:rPr>
          <w:rFonts w:ascii="Calibri" w:eastAsia="Times New Roman" w:hAnsi="Calibri" w:cs="Times New Roman"/>
          <w:i/>
          <w:iCs/>
          <w:noProof/>
        </w:rPr>
        <w:t>PLoS One</w:t>
      </w:r>
      <w:r w:rsidRPr="002D40DB">
        <w:rPr>
          <w:rFonts w:ascii="Calibri" w:eastAsia="Times New Roman" w:hAnsi="Calibri" w:cs="Times New Roman"/>
          <w:noProof/>
        </w:rPr>
        <w:t xml:space="preserve"> 2014; </w:t>
      </w:r>
      <w:r w:rsidRPr="002D40DB">
        <w:rPr>
          <w:rFonts w:ascii="Calibri" w:eastAsia="Times New Roman" w:hAnsi="Calibri" w:cs="Times New Roman"/>
          <w:b/>
          <w:bCs/>
          <w:noProof/>
        </w:rPr>
        <w:t>9</w:t>
      </w:r>
      <w:r w:rsidRPr="002D40DB">
        <w:rPr>
          <w:rFonts w:ascii="Calibri" w:eastAsia="Times New Roman" w:hAnsi="Calibri" w:cs="Times New Roman"/>
          <w:noProof/>
        </w:rPr>
        <w:t>. DOI:10.1371/journal.pone.0091831.</w:t>
      </w:r>
    </w:p>
    <w:p w14:paraId="2302CE05" w14:textId="4C9CC7A6" w:rsidR="004E18EF" w:rsidRDefault="005729B4" w:rsidP="002D40DB">
      <w:pPr>
        <w:widowControl w:val="0"/>
        <w:autoSpaceDE w:val="0"/>
        <w:autoSpaceDN w:val="0"/>
        <w:adjustRightInd w:val="0"/>
        <w:ind w:left="640" w:hanging="640"/>
      </w:pPr>
      <w:r>
        <w:fldChar w:fldCharType="end"/>
      </w:r>
    </w:p>
    <w:sectPr w:rsidR="004E18EF" w:rsidSect="00795E96">
      <w:pgSz w:w="11900" w:h="16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55C21CD"/>
    <w:multiLevelType w:val="hybridMultilevel"/>
    <w:tmpl w:val="232A8E6A"/>
    <w:lvl w:ilvl="0" w:tplc="3DC05BBE">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7"/>
  <w:proofState w:spelling="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C363C"/>
    <w:rsid w:val="0000461D"/>
    <w:rsid w:val="00014171"/>
    <w:rsid w:val="00020DE0"/>
    <w:rsid w:val="00035305"/>
    <w:rsid w:val="0003657E"/>
    <w:rsid w:val="00036FFA"/>
    <w:rsid w:val="000544A3"/>
    <w:rsid w:val="00066C53"/>
    <w:rsid w:val="0008315C"/>
    <w:rsid w:val="000870BD"/>
    <w:rsid w:val="0009325C"/>
    <w:rsid w:val="000B0D4A"/>
    <w:rsid w:val="000B6495"/>
    <w:rsid w:val="000B68BB"/>
    <w:rsid w:val="000B7625"/>
    <w:rsid w:val="000C0E55"/>
    <w:rsid w:val="000C4ED8"/>
    <w:rsid w:val="000C7277"/>
    <w:rsid w:val="000D5F12"/>
    <w:rsid w:val="000E154F"/>
    <w:rsid w:val="000E21BF"/>
    <w:rsid w:val="000E50E3"/>
    <w:rsid w:val="000F3A6A"/>
    <w:rsid w:val="00103CBB"/>
    <w:rsid w:val="0011537E"/>
    <w:rsid w:val="00115ED5"/>
    <w:rsid w:val="0012444D"/>
    <w:rsid w:val="00127E01"/>
    <w:rsid w:val="00132C6C"/>
    <w:rsid w:val="00155080"/>
    <w:rsid w:val="00156FC7"/>
    <w:rsid w:val="00161E98"/>
    <w:rsid w:val="00167BD7"/>
    <w:rsid w:val="00184273"/>
    <w:rsid w:val="00184959"/>
    <w:rsid w:val="00195B94"/>
    <w:rsid w:val="001A1F00"/>
    <w:rsid w:val="001A39E7"/>
    <w:rsid w:val="001B23D1"/>
    <w:rsid w:val="001C613C"/>
    <w:rsid w:val="001C778E"/>
    <w:rsid w:val="001E4959"/>
    <w:rsid w:val="001E564C"/>
    <w:rsid w:val="001F0FFF"/>
    <w:rsid w:val="001F7D80"/>
    <w:rsid w:val="00201E5C"/>
    <w:rsid w:val="00220C4B"/>
    <w:rsid w:val="00221B31"/>
    <w:rsid w:val="0022219B"/>
    <w:rsid w:val="002231AC"/>
    <w:rsid w:val="00235E78"/>
    <w:rsid w:val="0024400E"/>
    <w:rsid w:val="00244D2A"/>
    <w:rsid w:val="0026033D"/>
    <w:rsid w:val="00260B02"/>
    <w:rsid w:val="00287DCA"/>
    <w:rsid w:val="00293935"/>
    <w:rsid w:val="00296A5E"/>
    <w:rsid w:val="002B1609"/>
    <w:rsid w:val="002C32C8"/>
    <w:rsid w:val="002C35EA"/>
    <w:rsid w:val="002C363C"/>
    <w:rsid w:val="002C636B"/>
    <w:rsid w:val="002C691B"/>
    <w:rsid w:val="002D40DB"/>
    <w:rsid w:val="002D73B9"/>
    <w:rsid w:val="002E14EA"/>
    <w:rsid w:val="002F02C9"/>
    <w:rsid w:val="002F4DC5"/>
    <w:rsid w:val="003043B6"/>
    <w:rsid w:val="00306685"/>
    <w:rsid w:val="00336B09"/>
    <w:rsid w:val="00360A06"/>
    <w:rsid w:val="00376B34"/>
    <w:rsid w:val="00387E05"/>
    <w:rsid w:val="0039751B"/>
    <w:rsid w:val="003A391F"/>
    <w:rsid w:val="003A3A3F"/>
    <w:rsid w:val="003C1065"/>
    <w:rsid w:val="003C153C"/>
    <w:rsid w:val="003C27F8"/>
    <w:rsid w:val="003C451D"/>
    <w:rsid w:val="003D32A1"/>
    <w:rsid w:val="003E4C41"/>
    <w:rsid w:val="003F22B3"/>
    <w:rsid w:val="004018CB"/>
    <w:rsid w:val="00402D6F"/>
    <w:rsid w:val="004060EF"/>
    <w:rsid w:val="00410813"/>
    <w:rsid w:val="00424341"/>
    <w:rsid w:val="00430834"/>
    <w:rsid w:val="00433EDB"/>
    <w:rsid w:val="00437E72"/>
    <w:rsid w:val="0044730F"/>
    <w:rsid w:val="00485256"/>
    <w:rsid w:val="004A5369"/>
    <w:rsid w:val="004C140E"/>
    <w:rsid w:val="004C3449"/>
    <w:rsid w:val="004D5D22"/>
    <w:rsid w:val="004D77E6"/>
    <w:rsid w:val="004E18EF"/>
    <w:rsid w:val="004E2786"/>
    <w:rsid w:val="004E36B5"/>
    <w:rsid w:val="004E3783"/>
    <w:rsid w:val="004E661F"/>
    <w:rsid w:val="004E7B07"/>
    <w:rsid w:val="004F1615"/>
    <w:rsid w:val="004F404D"/>
    <w:rsid w:val="004F60F9"/>
    <w:rsid w:val="004F7FD8"/>
    <w:rsid w:val="005028B3"/>
    <w:rsid w:val="00506AF4"/>
    <w:rsid w:val="0051227E"/>
    <w:rsid w:val="005130C5"/>
    <w:rsid w:val="00541922"/>
    <w:rsid w:val="005546F4"/>
    <w:rsid w:val="00561F2E"/>
    <w:rsid w:val="00562640"/>
    <w:rsid w:val="00565475"/>
    <w:rsid w:val="00565B41"/>
    <w:rsid w:val="0056771B"/>
    <w:rsid w:val="005729B4"/>
    <w:rsid w:val="005759A5"/>
    <w:rsid w:val="005922C7"/>
    <w:rsid w:val="0059357D"/>
    <w:rsid w:val="005945A4"/>
    <w:rsid w:val="00594F9B"/>
    <w:rsid w:val="00595B6E"/>
    <w:rsid w:val="005B1ED4"/>
    <w:rsid w:val="005B5156"/>
    <w:rsid w:val="005E28FE"/>
    <w:rsid w:val="005F34A4"/>
    <w:rsid w:val="005F3963"/>
    <w:rsid w:val="00610890"/>
    <w:rsid w:val="006124E6"/>
    <w:rsid w:val="00620B2C"/>
    <w:rsid w:val="00622BCA"/>
    <w:rsid w:val="00633F4E"/>
    <w:rsid w:val="00641AF0"/>
    <w:rsid w:val="0064386E"/>
    <w:rsid w:val="00644A7E"/>
    <w:rsid w:val="00645F93"/>
    <w:rsid w:val="00647FE8"/>
    <w:rsid w:val="00661174"/>
    <w:rsid w:val="00661DE5"/>
    <w:rsid w:val="006633AD"/>
    <w:rsid w:val="006803F3"/>
    <w:rsid w:val="00680D50"/>
    <w:rsid w:val="006934E5"/>
    <w:rsid w:val="00694786"/>
    <w:rsid w:val="006A55CC"/>
    <w:rsid w:val="006A591E"/>
    <w:rsid w:val="006A5B04"/>
    <w:rsid w:val="006C0D41"/>
    <w:rsid w:val="006C50E6"/>
    <w:rsid w:val="006F382C"/>
    <w:rsid w:val="00703C47"/>
    <w:rsid w:val="00712E39"/>
    <w:rsid w:val="007138A7"/>
    <w:rsid w:val="0071418E"/>
    <w:rsid w:val="0072443D"/>
    <w:rsid w:val="00725260"/>
    <w:rsid w:val="0073039A"/>
    <w:rsid w:val="0073173F"/>
    <w:rsid w:val="007564AF"/>
    <w:rsid w:val="00764BA5"/>
    <w:rsid w:val="00765671"/>
    <w:rsid w:val="007657EB"/>
    <w:rsid w:val="007813F1"/>
    <w:rsid w:val="00795E96"/>
    <w:rsid w:val="007A11B2"/>
    <w:rsid w:val="007B545A"/>
    <w:rsid w:val="007C3B9D"/>
    <w:rsid w:val="007D5330"/>
    <w:rsid w:val="007E13E7"/>
    <w:rsid w:val="007E75E0"/>
    <w:rsid w:val="007E7DB0"/>
    <w:rsid w:val="007F0AA4"/>
    <w:rsid w:val="007F0E2A"/>
    <w:rsid w:val="007F2E1E"/>
    <w:rsid w:val="00800663"/>
    <w:rsid w:val="00805C1D"/>
    <w:rsid w:val="00811049"/>
    <w:rsid w:val="0081132E"/>
    <w:rsid w:val="008278D1"/>
    <w:rsid w:val="008544E0"/>
    <w:rsid w:val="00866DDE"/>
    <w:rsid w:val="00870509"/>
    <w:rsid w:val="008A6465"/>
    <w:rsid w:val="008A7646"/>
    <w:rsid w:val="008B7DDD"/>
    <w:rsid w:val="008C4931"/>
    <w:rsid w:val="008C4B74"/>
    <w:rsid w:val="008D151B"/>
    <w:rsid w:val="008E35E5"/>
    <w:rsid w:val="008E4AA6"/>
    <w:rsid w:val="008E570E"/>
    <w:rsid w:val="008F16FF"/>
    <w:rsid w:val="00911EE8"/>
    <w:rsid w:val="009147E4"/>
    <w:rsid w:val="00923C53"/>
    <w:rsid w:val="00932BD5"/>
    <w:rsid w:val="00937AF1"/>
    <w:rsid w:val="00946A53"/>
    <w:rsid w:val="00952122"/>
    <w:rsid w:val="009535FF"/>
    <w:rsid w:val="00956A91"/>
    <w:rsid w:val="009719A8"/>
    <w:rsid w:val="00974800"/>
    <w:rsid w:val="0098603C"/>
    <w:rsid w:val="00986803"/>
    <w:rsid w:val="009A03AD"/>
    <w:rsid w:val="009A475F"/>
    <w:rsid w:val="009A4D56"/>
    <w:rsid w:val="009B275D"/>
    <w:rsid w:val="009B62BB"/>
    <w:rsid w:val="009C0D6E"/>
    <w:rsid w:val="009C5745"/>
    <w:rsid w:val="009D5647"/>
    <w:rsid w:val="009E25B4"/>
    <w:rsid w:val="009E450A"/>
    <w:rsid w:val="009E630D"/>
    <w:rsid w:val="00A043CE"/>
    <w:rsid w:val="00A10491"/>
    <w:rsid w:val="00A14FA4"/>
    <w:rsid w:val="00A23E5A"/>
    <w:rsid w:val="00A25BFD"/>
    <w:rsid w:val="00A5100E"/>
    <w:rsid w:val="00A55A47"/>
    <w:rsid w:val="00A62542"/>
    <w:rsid w:val="00A718C6"/>
    <w:rsid w:val="00A7417C"/>
    <w:rsid w:val="00A82B05"/>
    <w:rsid w:val="00AA1780"/>
    <w:rsid w:val="00AC00F1"/>
    <w:rsid w:val="00AC6A7C"/>
    <w:rsid w:val="00AD2DD2"/>
    <w:rsid w:val="00AF127D"/>
    <w:rsid w:val="00AF59A5"/>
    <w:rsid w:val="00AF69F6"/>
    <w:rsid w:val="00B106AC"/>
    <w:rsid w:val="00B14336"/>
    <w:rsid w:val="00B20F22"/>
    <w:rsid w:val="00B37009"/>
    <w:rsid w:val="00B518B8"/>
    <w:rsid w:val="00B526C6"/>
    <w:rsid w:val="00B70782"/>
    <w:rsid w:val="00B91584"/>
    <w:rsid w:val="00BB1084"/>
    <w:rsid w:val="00BB55F7"/>
    <w:rsid w:val="00BC149E"/>
    <w:rsid w:val="00BC7680"/>
    <w:rsid w:val="00BE164A"/>
    <w:rsid w:val="00BE5840"/>
    <w:rsid w:val="00BE7C5B"/>
    <w:rsid w:val="00BF0976"/>
    <w:rsid w:val="00BF3CD7"/>
    <w:rsid w:val="00C02149"/>
    <w:rsid w:val="00C041FC"/>
    <w:rsid w:val="00C1290D"/>
    <w:rsid w:val="00C165AB"/>
    <w:rsid w:val="00C25541"/>
    <w:rsid w:val="00C4447B"/>
    <w:rsid w:val="00C543E7"/>
    <w:rsid w:val="00C7796C"/>
    <w:rsid w:val="00C77FA7"/>
    <w:rsid w:val="00C815B1"/>
    <w:rsid w:val="00C93D92"/>
    <w:rsid w:val="00C96B61"/>
    <w:rsid w:val="00CA052B"/>
    <w:rsid w:val="00CB4065"/>
    <w:rsid w:val="00CB62F6"/>
    <w:rsid w:val="00CC0E84"/>
    <w:rsid w:val="00CE1DCB"/>
    <w:rsid w:val="00CE1F3A"/>
    <w:rsid w:val="00CE3E2E"/>
    <w:rsid w:val="00CE6968"/>
    <w:rsid w:val="00CF318B"/>
    <w:rsid w:val="00CF4741"/>
    <w:rsid w:val="00CF5298"/>
    <w:rsid w:val="00D00531"/>
    <w:rsid w:val="00D032F7"/>
    <w:rsid w:val="00D117B9"/>
    <w:rsid w:val="00D24DC4"/>
    <w:rsid w:val="00D27415"/>
    <w:rsid w:val="00D349E0"/>
    <w:rsid w:val="00D435B3"/>
    <w:rsid w:val="00D5218A"/>
    <w:rsid w:val="00D53DFD"/>
    <w:rsid w:val="00D56CDF"/>
    <w:rsid w:val="00D64CF4"/>
    <w:rsid w:val="00D66759"/>
    <w:rsid w:val="00D72B71"/>
    <w:rsid w:val="00D7364D"/>
    <w:rsid w:val="00D75325"/>
    <w:rsid w:val="00D85B5A"/>
    <w:rsid w:val="00D92672"/>
    <w:rsid w:val="00D92A88"/>
    <w:rsid w:val="00DA0FD4"/>
    <w:rsid w:val="00DC1680"/>
    <w:rsid w:val="00DC4D50"/>
    <w:rsid w:val="00DD5B72"/>
    <w:rsid w:val="00DD6451"/>
    <w:rsid w:val="00DF15E1"/>
    <w:rsid w:val="00E06999"/>
    <w:rsid w:val="00E12013"/>
    <w:rsid w:val="00E21F96"/>
    <w:rsid w:val="00E33BFE"/>
    <w:rsid w:val="00E42E99"/>
    <w:rsid w:val="00E55F23"/>
    <w:rsid w:val="00E628EF"/>
    <w:rsid w:val="00E63B39"/>
    <w:rsid w:val="00E6752F"/>
    <w:rsid w:val="00E827DA"/>
    <w:rsid w:val="00E85B65"/>
    <w:rsid w:val="00E86ABD"/>
    <w:rsid w:val="00E9130F"/>
    <w:rsid w:val="00E93B1A"/>
    <w:rsid w:val="00EA601C"/>
    <w:rsid w:val="00EA74DE"/>
    <w:rsid w:val="00EB7434"/>
    <w:rsid w:val="00ED3EB5"/>
    <w:rsid w:val="00ED4D78"/>
    <w:rsid w:val="00EE34B8"/>
    <w:rsid w:val="00EF0DEC"/>
    <w:rsid w:val="00F01B41"/>
    <w:rsid w:val="00F03F59"/>
    <w:rsid w:val="00F04E4E"/>
    <w:rsid w:val="00F147B2"/>
    <w:rsid w:val="00F16BE0"/>
    <w:rsid w:val="00F22901"/>
    <w:rsid w:val="00F30227"/>
    <w:rsid w:val="00F40035"/>
    <w:rsid w:val="00F41FDA"/>
    <w:rsid w:val="00F43484"/>
    <w:rsid w:val="00F4610C"/>
    <w:rsid w:val="00F47AEB"/>
    <w:rsid w:val="00F636D9"/>
    <w:rsid w:val="00F718B5"/>
    <w:rsid w:val="00F73CE1"/>
    <w:rsid w:val="00F82E2F"/>
    <w:rsid w:val="00F929CA"/>
    <w:rsid w:val="00FA081E"/>
    <w:rsid w:val="00FA4918"/>
    <w:rsid w:val="00FA5FA5"/>
    <w:rsid w:val="00FB162A"/>
    <w:rsid w:val="00FB5645"/>
    <w:rsid w:val="00FB6151"/>
    <w:rsid w:val="00FB6B9E"/>
    <w:rsid w:val="00FC0D6A"/>
    <w:rsid w:val="00FE5FE6"/>
    <w:rsid w:val="00FF6A23"/>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825639"/>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A7417C"/>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1227E"/>
    <w:pPr>
      <w:ind w:left="720"/>
      <w:contextualSpacing/>
    </w:pPr>
  </w:style>
  <w:style w:type="table" w:styleId="TableGrid">
    <w:name w:val="Table Grid"/>
    <w:basedOn w:val="TableNormal"/>
    <w:uiPriority w:val="39"/>
    <w:rsid w:val="002D40D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CE6968"/>
    <w:rPr>
      <w:sz w:val="18"/>
      <w:szCs w:val="18"/>
    </w:rPr>
  </w:style>
  <w:style w:type="paragraph" w:styleId="CommentText">
    <w:name w:val="annotation text"/>
    <w:basedOn w:val="Normal"/>
    <w:link w:val="CommentTextChar"/>
    <w:uiPriority w:val="99"/>
    <w:semiHidden/>
    <w:unhideWhenUsed/>
    <w:rsid w:val="00CE6968"/>
  </w:style>
  <w:style w:type="character" w:customStyle="1" w:styleId="CommentTextChar">
    <w:name w:val="Comment Text Char"/>
    <w:basedOn w:val="DefaultParagraphFont"/>
    <w:link w:val="CommentText"/>
    <w:uiPriority w:val="99"/>
    <w:semiHidden/>
    <w:rsid w:val="00CE6968"/>
    <w:rPr>
      <w:lang w:val="en-GB"/>
    </w:rPr>
  </w:style>
  <w:style w:type="paragraph" w:styleId="CommentSubject">
    <w:name w:val="annotation subject"/>
    <w:basedOn w:val="CommentText"/>
    <w:next w:val="CommentText"/>
    <w:link w:val="CommentSubjectChar"/>
    <w:uiPriority w:val="99"/>
    <w:semiHidden/>
    <w:unhideWhenUsed/>
    <w:rsid w:val="00CE6968"/>
    <w:rPr>
      <w:b/>
      <w:bCs/>
      <w:sz w:val="20"/>
      <w:szCs w:val="20"/>
    </w:rPr>
  </w:style>
  <w:style w:type="character" w:customStyle="1" w:styleId="CommentSubjectChar">
    <w:name w:val="Comment Subject Char"/>
    <w:basedOn w:val="CommentTextChar"/>
    <w:link w:val="CommentSubject"/>
    <w:uiPriority w:val="99"/>
    <w:semiHidden/>
    <w:rsid w:val="00CE6968"/>
    <w:rPr>
      <w:b/>
      <w:bCs/>
      <w:sz w:val="20"/>
      <w:szCs w:val="20"/>
      <w:lang w:val="en-GB"/>
    </w:rPr>
  </w:style>
  <w:style w:type="paragraph" w:styleId="BalloonText">
    <w:name w:val="Balloon Text"/>
    <w:basedOn w:val="Normal"/>
    <w:link w:val="BalloonTextChar"/>
    <w:uiPriority w:val="99"/>
    <w:semiHidden/>
    <w:unhideWhenUsed/>
    <w:rsid w:val="00CE696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E6968"/>
    <w:rPr>
      <w:rFonts w:ascii="Times New Roman" w:hAnsi="Times New Roman" w:cs="Times New Roman"/>
      <w:sz w:val="18"/>
      <w:szCs w:val="18"/>
      <w:lang w:val="en-GB"/>
    </w:rPr>
  </w:style>
  <w:style w:type="character" w:customStyle="1" w:styleId="Heading1Char">
    <w:name w:val="Heading 1 Char"/>
    <w:basedOn w:val="DefaultParagraphFont"/>
    <w:link w:val="Heading1"/>
    <w:uiPriority w:val="9"/>
    <w:rsid w:val="00A7417C"/>
    <w:rPr>
      <w:rFonts w:asciiTheme="majorHAnsi" w:eastAsiaTheme="majorEastAsia" w:hAnsiTheme="majorHAnsi" w:cstheme="majorBidi"/>
      <w:color w:val="2F5496" w:themeColor="accent1" w:themeShade="BF"/>
      <w:sz w:val="32"/>
      <w:szCs w:val="3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emf"/><Relationship Id="rId7" Type="http://schemas.openxmlformats.org/officeDocument/2006/relationships/image" Target="media/image2.emf"/><Relationship Id="rId8" Type="http://schemas.openxmlformats.org/officeDocument/2006/relationships/image" Target="media/image3.emf"/><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F1B0C637-2AC2-4A40-BB6F-485F67E503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3</Pages>
  <Words>3314</Words>
  <Characters>18894</Characters>
  <Application>Microsoft Macintosh Word</Application>
  <DocSecurity>0</DocSecurity>
  <Lines>157</Lines>
  <Paragraphs>44</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21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ks, Robbie M</dc:creator>
  <cp:keywords/>
  <dc:description/>
  <cp:lastModifiedBy>Parks, Robbie M</cp:lastModifiedBy>
  <cp:revision>13</cp:revision>
  <dcterms:created xsi:type="dcterms:W3CDTF">2017-08-15T13:42:00Z</dcterms:created>
  <dcterms:modified xsi:type="dcterms:W3CDTF">2017-08-15T1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lancet</vt:lpwstr>
  </property>
  <property fmtid="{D5CDD505-2E9C-101B-9397-08002B2CF9AE}" pid="21" name="Mendeley Recent Style Name 9_1">
    <vt:lpwstr>The Lancet</vt:lpwstr>
  </property>
  <property fmtid="{D5CDD505-2E9C-101B-9397-08002B2CF9AE}" pid="22" name="Mendeley Document_1">
    <vt:lpwstr>True</vt:lpwstr>
  </property>
  <property fmtid="{D5CDD505-2E9C-101B-9397-08002B2CF9AE}" pid="23" name="Mendeley Unique User Id_1">
    <vt:lpwstr>7f47c4ec-e20f-36f7-ae86-130308784d82</vt:lpwstr>
  </property>
  <property fmtid="{D5CDD505-2E9C-101B-9397-08002B2CF9AE}" pid="24" name="Mendeley Citation Style_1">
    <vt:lpwstr>http://www.zotero.org/styles/the-lancet</vt:lpwstr>
  </property>
</Properties>
</file>